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OLE_LINK1" w:displacedByCustomXml="next"/>
    <w:bookmarkStart w:id="1" w:name="OLE_LINK2" w:displacedByCustomXml="next"/>
    <w:bookmarkStart w:id="2" w:name="OLE_LINK3" w:displacedByCustomXml="next"/>
    <w:sdt>
      <w:sdtPr>
        <w:id w:val="2147385707"/>
        <w:docPartObj>
          <w:docPartGallery w:val="Cover Pages"/>
          <w:docPartUnique/>
        </w:docPartObj>
      </w:sdtPr>
      <w:sdtEndPr/>
      <w:sdtContent>
        <w:p w14:paraId="7B3D822D" w14:textId="77777777"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59776"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4DCE50A8" w:rsidR="00A11145" w:rsidRPr="00E3178C" w:rsidRDefault="00A11145" w:rsidP="00AC09C9">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3</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w:t>
                </w:r>
                <w:r w:rsidR="00966F74">
                  <w:t xml:space="preserve"> </w:t>
                </w:r>
                <w:r w:rsidR="00966F74">
                  <w:rPr>
                    <w:rFonts w:ascii="Arial" w:hAnsi="Arial" w:cs="Arial"/>
                  </w:rPr>
                  <w:t>S</w:t>
                </w:r>
                <w:r w:rsidR="00966F74" w:rsidRPr="00966F74">
                  <w:rPr>
                    <w:rFonts w:ascii="Arial" w:hAnsi="Arial" w:cs="Arial"/>
                  </w:rPr>
                  <w:t xml:space="preserve">yed </w:t>
                </w:r>
                <w:r w:rsidR="00966F74">
                  <w:rPr>
                    <w:rFonts w:ascii="Arial" w:hAnsi="Arial" w:cs="Arial"/>
                  </w:rPr>
                  <w:t>M</w:t>
                </w:r>
                <w:r w:rsidR="00966F74" w:rsidRPr="00966F74">
                  <w:rPr>
                    <w:rFonts w:ascii="Arial" w:hAnsi="Arial" w:cs="Arial"/>
                  </w:rPr>
                  <w:t>urad</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Pr="00A11145" w:rsidRDefault="00FF1200" w:rsidP="00FF1200">
          <w:pPr>
            <w:spacing w:after="0"/>
            <w:rPr>
              <w:b/>
              <w:bCs/>
              <w:lang w:val="pt-BR"/>
            </w:rPr>
          </w:pPr>
        </w:p>
        <w:sdt>
          <w:sdtPr>
            <w:rPr>
              <w:rFonts w:asciiTheme="minorHAnsi" w:eastAsiaTheme="minorHAnsi" w:hAnsiTheme="minorHAnsi" w:cstheme="minorBidi"/>
              <w:b w:val="0"/>
              <w:bCs w:val="0"/>
              <w:color w:val="auto"/>
              <w:sz w:val="22"/>
              <w:szCs w:val="22"/>
              <w:lang w:val="en-GB"/>
            </w:rPr>
            <w:id w:val="-921948655"/>
            <w:docPartObj>
              <w:docPartGallery w:val="Table of Contents"/>
              <w:docPartUnique/>
            </w:docPartObj>
          </w:sdtPr>
          <w:sdtEndPr>
            <w:rPr>
              <w:noProof/>
            </w:rPr>
          </w:sdtEndPr>
          <w:sdtContent>
            <w:p w14:paraId="064220F2" w14:textId="0F3E4FC2" w:rsidR="00F40AFE" w:rsidRDefault="00F40AFE">
              <w:pPr>
                <w:pStyle w:val="TOCHeading"/>
              </w:pPr>
              <w:r>
                <w:t>Table of Contents</w:t>
              </w:r>
            </w:p>
            <w:p w14:paraId="509033C5" w14:textId="77777777" w:rsidR="00CB40E1"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4937532" w:history="1">
                <w:r w:rsidR="00CB40E1" w:rsidRPr="009210A2">
                  <w:rPr>
                    <w:rStyle w:val="Hyperlink"/>
                    <w:noProof/>
                  </w:rPr>
                  <w:t>Introduction</w:t>
                </w:r>
                <w:r w:rsidR="00CB40E1">
                  <w:rPr>
                    <w:noProof/>
                    <w:webHidden/>
                  </w:rPr>
                  <w:tab/>
                </w:r>
                <w:r w:rsidR="00CB40E1">
                  <w:rPr>
                    <w:noProof/>
                    <w:webHidden/>
                  </w:rPr>
                  <w:fldChar w:fldCharType="begin"/>
                </w:r>
                <w:r w:rsidR="00CB40E1">
                  <w:rPr>
                    <w:noProof/>
                    <w:webHidden/>
                  </w:rPr>
                  <w:instrText xml:space="preserve"> PAGEREF _Toc404937532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471EE774" w14:textId="77777777" w:rsidR="00CB40E1" w:rsidRDefault="00CA5C8D" w:rsidP="00CB40E1">
              <w:pPr>
                <w:pStyle w:val="TOC2"/>
                <w:rPr>
                  <w:rFonts w:eastAsiaTheme="minorEastAsia"/>
                  <w:noProof/>
                  <w:lang w:eastAsia="en-GB"/>
                </w:rPr>
              </w:pPr>
              <w:hyperlink w:anchor="_Toc404937533" w:history="1">
                <w:r w:rsidR="00CB40E1" w:rsidRPr="009210A2">
                  <w:rPr>
                    <w:rStyle w:val="Hyperlink"/>
                    <w:noProof/>
                  </w:rPr>
                  <w:t>Middlesex University</w:t>
                </w:r>
                <w:r w:rsidR="00CB40E1">
                  <w:rPr>
                    <w:noProof/>
                    <w:webHidden/>
                  </w:rPr>
                  <w:tab/>
                </w:r>
                <w:r w:rsidR="00CB40E1">
                  <w:rPr>
                    <w:noProof/>
                    <w:webHidden/>
                  </w:rPr>
                  <w:fldChar w:fldCharType="begin"/>
                </w:r>
                <w:r w:rsidR="00CB40E1">
                  <w:rPr>
                    <w:noProof/>
                    <w:webHidden/>
                  </w:rPr>
                  <w:instrText xml:space="preserve"> PAGEREF _Toc404937533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07A233A5" w14:textId="77777777" w:rsidR="00CB40E1" w:rsidRDefault="00CA5C8D" w:rsidP="00CB40E1">
              <w:pPr>
                <w:pStyle w:val="TOC2"/>
                <w:rPr>
                  <w:rFonts w:eastAsiaTheme="minorEastAsia"/>
                  <w:noProof/>
                  <w:lang w:eastAsia="en-GB"/>
                </w:rPr>
              </w:pPr>
              <w:hyperlink w:anchor="_Toc404937534" w:history="1">
                <w:r w:rsidR="00CB40E1" w:rsidRPr="009210A2">
                  <w:rPr>
                    <w:rStyle w:val="Hyperlink"/>
                    <w:noProof/>
                  </w:rPr>
                  <w:t>Types of Management</w:t>
                </w:r>
                <w:r w:rsidR="00CB40E1">
                  <w:rPr>
                    <w:noProof/>
                    <w:webHidden/>
                  </w:rPr>
                  <w:tab/>
                </w:r>
                <w:r w:rsidR="00CB40E1">
                  <w:rPr>
                    <w:noProof/>
                    <w:webHidden/>
                  </w:rPr>
                  <w:fldChar w:fldCharType="begin"/>
                </w:r>
                <w:r w:rsidR="00CB40E1">
                  <w:rPr>
                    <w:noProof/>
                    <w:webHidden/>
                  </w:rPr>
                  <w:instrText xml:space="preserve"> PAGEREF _Toc404937534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74A406FF" w14:textId="77777777" w:rsidR="00CB40E1" w:rsidRDefault="00CA5C8D" w:rsidP="00CB40E1">
              <w:pPr>
                <w:pStyle w:val="TOC2"/>
                <w:rPr>
                  <w:rFonts w:eastAsiaTheme="minorEastAsia"/>
                  <w:noProof/>
                  <w:lang w:eastAsia="en-GB"/>
                </w:rPr>
              </w:pPr>
              <w:hyperlink w:anchor="_Toc404937535" w:history="1">
                <w:r w:rsidR="00CB40E1" w:rsidRPr="009210A2">
                  <w:rPr>
                    <w:rStyle w:val="Hyperlink"/>
                    <w:noProof/>
                  </w:rPr>
                  <w:t>Objectives, Values and Mission</w:t>
                </w:r>
                <w:r w:rsidR="00CB40E1">
                  <w:rPr>
                    <w:noProof/>
                    <w:webHidden/>
                  </w:rPr>
                  <w:tab/>
                </w:r>
                <w:r w:rsidR="00CB40E1">
                  <w:rPr>
                    <w:noProof/>
                    <w:webHidden/>
                  </w:rPr>
                  <w:fldChar w:fldCharType="begin"/>
                </w:r>
                <w:r w:rsidR="00CB40E1">
                  <w:rPr>
                    <w:noProof/>
                    <w:webHidden/>
                  </w:rPr>
                  <w:instrText xml:space="preserve"> PAGEREF _Toc404937535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53AD5E78" w14:textId="77777777" w:rsidR="00CB40E1" w:rsidRDefault="00CA5C8D" w:rsidP="00CB40E1">
              <w:pPr>
                <w:pStyle w:val="TOC2"/>
                <w:rPr>
                  <w:rFonts w:eastAsiaTheme="minorEastAsia"/>
                  <w:noProof/>
                  <w:lang w:eastAsia="en-GB"/>
                </w:rPr>
              </w:pPr>
              <w:hyperlink w:anchor="_Toc404937536" w:history="1">
                <w:r w:rsidR="00CB40E1" w:rsidRPr="009210A2">
                  <w:rPr>
                    <w:rStyle w:val="Hyperlink"/>
                    <w:noProof/>
                  </w:rPr>
                  <w:t>Marketing Department</w:t>
                </w:r>
                <w:r w:rsidR="00CB40E1">
                  <w:rPr>
                    <w:noProof/>
                    <w:webHidden/>
                  </w:rPr>
                  <w:tab/>
                </w:r>
                <w:r w:rsidR="00CB40E1">
                  <w:rPr>
                    <w:noProof/>
                    <w:webHidden/>
                  </w:rPr>
                  <w:fldChar w:fldCharType="begin"/>
                </w:r>
                <w:r w:rsidR="00CB40E1">
                  <w:rPr>
                    <w:noProof/>
                    <w:webHidden/>
                  </w:rPr>
                  <w:instrText xml:space="preserve"> PAGEREF _Toc404937536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3D0E08EC" w14:textId="77777777" w:rsidR="00CB40E1" w:rsidRDefault="00CA5C8D">
              <w:pPr>
                <w:pStyle w:val="TOC1"/>
                <w:tabs>
                  <w:tab w:val="right" w:leader="dot" w:pos="9016"/>
                </w:tabs>
                <w:rPr>
                  <w:rFonts w:eastAsiaTheme="minorEastAsia"/>
                  <w:b w:val="0"/>
                  <w:noProof/>
                  <w:sz w:val="22"/>
                  <w:szCs w:val="22"/>
                  <w:lang w:eastAsia="en-GB"/>
                </w:rPr>
              </w:pPr>
              <w:hyperlink w:anchor="_Toc404937537" w:history="1">
                <w:r w:rsidR="00CB40E1" w:rsidRPr="009210A2">
                  <w:rPr>
                    <w:rStyle w:val="Hyperlink"/>
                    <w:noProof/>
                  </w:rPr>
                  <w:t>Analysis of Operational Systems and Data Sources (20 marks)</w:t>
                </w:r>
                <w:r w:rsidR="00CB40E1">
                  <w:rPr>
                    <w:noProof/>
                    <w:webHidden/>
                  </w:rPr>
                  <w:tab/>
                </w:r>
                <w:r w:rsidR="00CB40E1">
                  <w:rPr>
                    <w:noProof/>
                    <w:webHidden/>
                  </w:rPr>
                  <w:fldChar w:fldCharType="begin"/>
                </w:r>
                <w:r w:rsidR="00CB40E1">
                  <w:rPr>
                    <w:noProof/>
                    <w:webHidden/>
                  </w:rPr>
                  <w:instrText xml:space="preserve"> PAGEREF _Toc404937537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5E790BB7" w14:textId="77777777" w:rsidR="00CB40E1" w:rsidRDefault="00CA5C8D" w:rsidP="00CB40E1">
              <w:pPr>
                <w:pStyle w:val="TOC2"/>
                <w:rPr>
                  <w:rFonts w:eastAsiaTheme="minorEastAsia"/>
                  <w:noProof/>
                  <w:lang w:eastAsia="en-GB"/>
                </w:rPr>
              </w:pPr>
              <w:hyperlink w:anchor="_Toc404937538" w:history="1">
                <w:r w:rsidR="00CB40E1" w:rsidRPr="009210A2">
                  <w:rPr>
                    <w:rStyle w:val="Hyperlink"/>
                    <w:noProof/>
                  </w:rPr>
                  <w:t>Entity Relationship Diagram(ERD) description</w:t>
                </w:r>
                <w:r w:rsidR="00CB40E1">
                  <w:rPr>
                    <w:noProof/>
                    <w:webHidden/>
                  </w:rPr>
                  <w:tab/>
                </w:r>
                <w:r w:rsidR="00CB40E1">
                  <w:rPr>
                    <w:noProof/>
                    <w:webHidden/>
                  </w:rPr>
                  <w:fldChar w:fldCharType="begin"/>
                </w:r>
                <w:r w:rsidR="00CB40E1">
                  <w:rPr>
                    <w:noProof/>
                    <w:webHidden/>
                  </w:rPr>
                  <w:instrText xml:space="preserve"> PAGEREF _Toc404937538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64C35E58" w14:textId="77777777" w:rsidR="00CB40E1" w:rsidRDefault="00CA5C8D" w:rsidP="00CB40E1">
              <w:pPr>
                <w:pStyle w:val="TOC2"/>
                <w:rPr>
                  <w:rFonts w:eastAsiaTheme="minorEastAsia"/>
                  <w:noProof/>
                  <w:lang w:eastAsia="en-GB"/>
                </w:rPr>
              </w:pPr>
              <w:hyperlink w:anchor="_Toc404937539" w:history="1">
                <w:r w:rsidR="00CB40E1" w:rsidRPr="009210A2">
                  <w:rPr>
                    <w:rStyle w:val="Hyperlink"/>
                    <w:noProof/>
                  </w:rPr>
                  <w:t>Advantages and Disadvantages to Using a Data Warehouse</w:t>
                </w:r>
                <w:r w:rsidR="00CB40E1">
                  <w:rPr>
                    <w:noProof/>
                    <w:webHidden/>
                  </w:rPr>
                  <w:tab/>
                </w:r>
                <w:r w:rsidR="00CB40E1">
                  <w:rPr>
                    <w:noProof/>
                    <w:webHidden/>
                  </w:rPr>
                  <w:fldChar w:fldCharType="begin"/>
                </w:r>
                <w:r w:rsidR="00CB40E1">
                  <w:rPr>
                    <w:noProof/>
                    <w:webHidden/>
                  </w:rPr>
                  <w:instrText xml:space="preserve"> PAGEREF _Toc404937539 \h </w:instrText>
                </w:r>
                <w:r w:rsidR="00CB40E1">
                  <w:rPr>
                    <w:noProof/>
                    <w:webHidden/>
                  </w:rPr>
                </w:r>
                <w:r w:rsidR="00CB40E1">
                  <w:rPr>
                    <w:noProof/>
                    <w:webHidden/>
                  </w:rPr>
                  <w:fldChar w:fldCharType="separate"/>
                </w:r>
                <w:r w:rsidR="00CB40E1">
                  <w:rPr>
                    <w:noProof/>
                    <w:webHidden/>
                  </w:rPr>
                  <w:t>8</w:t>
                </w:r>
                <w:r w:rsidR="00CB40E1">
                  <w:rPr>
                    <w:noProof/>
                    <w:webHidden/>
                  </w:rPr>
                  <w:fldChar w:fldCharType="end"/>
                </w:r>
              </w:hyperlink>
            </w:p>
            <w:p w14:paraId="36074144" w14:textId="77777777" w:rsidR="00CB40E1" w:rsidRDefault="00CA5C8D">
              <w:pPr>
                <w:pStyle w:val="TOC1"/>
                <w:tabs>
                  <w:tab w:val="right" w:leader="dot" w:pos="9016"/>
                </w:tabs>
                <w:rPr>
                  <w:rFonts w:eastAsiaTheme="minorEastAsia"/>
                  <w:b w:val="0"/>
                  <w:noProof/>
                  <w:sz w:val="22"/>
                  <w:szCs w:val="22"/>
                  <w:lang w:eastAsia="en-GB"/>
                </w:rPr>
              </w:pPr>
              <w:hyperlink w:anchor="_Toc404937540" w:history="1">
                <w:r w:rsidR="00CB40E1" w:rsidRPr="009210A2">
                  <w:rPr>
                    <w:rStyle w:val="Hyperlink"/>
                    <w:noProof/>
                  </w:rPr>
                  <w:t>Data mark design</w:t>
                </w:r>
                <w:r w:rsidR="00CB40E1">
                  <w:rPr>
                    <w:noProof/>
                    <w:webHidden/>
                  </w:rPr>
                  <w:tab/>
                </w:r>
                <w:r w:rsidR="00CB40E1">
                  <w:rPr>
                    <w:noProof/>
                    <w:webHidden/>
                  </w:rPr>
                  <w:fldChar w:fldCharType="begin"/>
                </w:r>
                <w:r w:rsidR="00CB40E1">
                  <w:rPr>
                    <w:noProof/>
                    <w:webHidden/>
                  </w:rPr>
                  <w:instrText xml:space="preserve"> PAGEREF _Toc404937540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4F5FABBD" w14:textId="77777777" w:rsidR="00CB40E1" w:rsidRDefault="00CA5C8D">
              <w:pPr>
                <w:pStyle w:val="TOC1"/>
                <w:tabs>
                  <w:tab w:val="right" w:leader="dot" w:pos="9016"/>
                </w:tabs>
                <w:rPr>
                  <w:rFonts w:eastAsiaTheme="minorEastAsia"/>
                  <w:b w:val="0"/>
                  <w:noProof/>
                  <w:sz w:val="22"/>
                  <w:szCs w:val="22"/>
                  <w:lang w:eastAsia="en-GB"/>
                </w:rPr>
              </w:pPr>
              <w:hyperlink w:anchor="_Toc404937541" w:history="1">
                <w:r w:rsidR="00CB40E1" w:rsidRPr="009210A2">
                  <w:rPr>
                    <w:rStyle w:val="Hyperlink"/>
                    <w:iCs/>
                    <w:noProof/>
                  </w:rPr>
                  <w:t>ETL process</w:t>
                </w:r>
                <w:r w:rsidR="00CB40E1">
                  <w:rPr>
                    <w:noProof/>
                    <w:webHidden/>
                  </w:rPr>
                  <w:tab/>
                </w:r>
                <w:r w:rsidR="00CB40E1">
                  <w:rPr>
                    <w:noProof/>
                    <w:webHidden/>
                  </w:rPr>
                  <w:fldChar w:fldCharType="begin"/>
                </w:r>
                <w:r w:rsidR="00CB40E1">
                  <w:rPr>
                    <w:noProof/>
                    <w:webHidden/>
                  </w:rPr>
                  <w:instrText xml:space="preserve"> PAGEREF _Toc404937541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244C49ED" w14:textId="77777777" w:rsidR="00CB40E1" w:rsidRDefault="00CA5C8D">
              <w:pPr>
                <w:pStyle w:val="TOC1"/>
                <w:tabs>
                  <w:tab w:val="right" w:leader="dot" w:pos="9016"/>
                </w:tabs>
                <w:rPr>
                  <w:rFonts w:eastAsiaTheme="minorEastAsia"/>
                  <w:b w:val="0"/>
                  <w:noProof/>
                  <w:sz w:val="22"/>
                  <w:szCs w:val="22"/>
                  <w:lang w:eastAsia="en-GB"/>
                </w:rPr>
              </w:pPr>
              <w:hyperlink w:anchor="_Toc404937542" w:history="1">
                <w:r w:rsidR="00CB40E1" w:rsidRPr="009210A2">
                  <w:rPr>
                    <w:rStyle w:val="Hyperlink"/>
                    <w:noProof/>
                  </w:rPr>
                  <w:t>OLAP</w:t>
                </w:r>
                <w:r w:rsidR="00CB40E1">
                  <w:rPr>
                    <w:noProof/>
                    <w:webHidden/>
                  </w:rPr>
                  <w:tab/>
                </w:r>
                <w:r w:rsidR="00CB40E1">
                  <w:rPr>
                    <w:noProof/>
                    <w:webHidden/>
                  </w:rPr>
                  <w:fldChar w:fldCharType="begin"/>
                </w:r>
                <w:r w:rsidR="00CB40E1">
                  <w:rPr>
                    <w:noProof/>
                    <w:webHidden/>
                  </w:rPr>
                  <w:instrText xml:space="preserve"> PAGEREF _Toc404937542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1DBCE1E4" w14:textId="77777777" w:rsidR="00CB40E1" w:rsidRDefault="00CA5C8D">
              <w:pPr>
                <w:pStyle w:val="TOC1"/>
                <w:tabs>
                  <w:tab w:val="right" w:leader="dot" w:pos="9016"/>
                </w:tabs>
                <w:rPr>
                  <w:rFonts w:eastAsiaTheme="minorEastAsia"/>
                  <w:b w:val="0"/>
                  <w:noProof/>
                  <w:sz w:val="22"/>
                  <w:szCs w:val="22"/>
                  <w:lang w:eastAsia="en-GB"/>
                </w:rPr>
              </w:pPr>
              <w:hyperlink w:anchor="_Toc404937543" w:history="1">
                <w:r w:rsidR="00CB40E1" w:rsidRPr="009210A2">
                  <w:rPr>
                    <w:rStyle w:val="Hyperlink"/>
                    <w:noProof/>
                  </w:rPr>
                  <w:t>Conclusion</w:t>
                </w:r>
                <w:r w:rsidR="00CB40E1">
                  <w:rPr>
                    <w:noProof/>
                    <w:webHidden/>
                  </w:rPr>
                  <w:tab/>
                </w:r>
                <w:r w:rsidR="00CB40E1">
                  <w:rPr>
                    <w:noProof/>
                    <w:webHidden/>
                  </w:rPr>
                  <w:fldChar w:fldCharType="begin"/>
                </w:r>
                <w:r w:rsidR="00CB40E1">
                  <w:rPr>
                    <w:noProof/>
                    <w:webHidden/>
                  </w:rPr>
                  <w:instrText xml:space="preserve"> PAGEREF _Toc404937543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7232A4AB" w14:textId="77777777" w:rsidR="00CB40E1" w:rsidRDefault="00CA5C8D">
              <w:pPr>
                <w:pStyle w:val="TOC1"/>
                <w:tabs>
                  <w:tab w:val="right" w:leader="dot" w:pos="9016"/>
                </w:tabs>
                <w:rPr>
                  <w:rFonts w:eastAsiaTheme="minorEastAsia"/>
                  <w:b w:val="0"/>
                  <w:noProof/>
                  <w:sz w:val="22"/>
                  <w:szCs w:val="22"/>
                  <w:lang w:eastAsia="en-GB"/>
                </w:rPr>
              </w:pPr>
              <w:hyperlink w:anchor="_Toc404937544" w:history="1">
                <w:r w:rsidR="00CB40E1" w:rsidRPr="009210A2">
                  <w:rPr>
                    <w:rStyle w:val="Hyperlink"/>
                    <w:noProof/>
                  </w:rPr>
                  <w:t>References</w:t>
                </w:r>
                <w:r w:rsidR="00CB40E1">
                  <w:rPr>
                    <w:noProof/>
                    <w:webHidden/>
                  </w:rPr>
                  <w:tab/>
                </w:r>
                <w:r w:rsidR="00CB40E1">
                  <w:rPr>
                    <w:noProof/>
                    <w:webHidden/>
                  </w:rPr>
                  <w:fldChar w:fldCharType="begin"/>
                </w:r>
                <w:r w:rsidR="00CB40E1">
                  <w:rPr>
                    <w:noProof/>
                    <w:webHidden/>
                  </w:rPr>
                  <w:instrText xml:space="preserve"> PAGEREF _Toc404937544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1B001ABD" w14:textId="7ED72062" w:rsidR="00A67827" w:rsidRPr="005A0B35" w:rsidRDefault="005F1A9F" w:rsidP="005A0B35">
      <w:pPr>
        <w:pStyle w:val="Heading1"/>
      </w:pPr>
      <w:bookmarkStart w:id="3" w:name="_Toc404937532"/>
      <w:r w:rsidRPr="00E86EDD">
        <w:lastRenderedPageBreak/>
        <w:t>Introduction</w:t>
      </w:r>
      <w:bookmarkEnd w:id="3"/>
    </w:p>
    <w:p w14:paraId="4DC950D9" w14:textId="0531D648" w:rsidR="005C7973" w:rsidRPr="00E86EDD" w:rsidRDefault="005C7973" w:rsidP="00F84728">
      <w:pPr>
        <w:pStyle w:val="Heading2"/>
      </w:pPr>
      <w:bookmarkStart w:id="4" w:name="_Toc404937533"/>
      <w:r w:rsidRPr="00E86EDD">
        <w:t>Middlesex University</w:t>
      </w:r>
      <w:bookmarkEnd w:id="4"/>
      <w:r w:rsidRPr="00E86EDD">
        <w:t xml:space="preserve"> </w:t>
      </w: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73B7339" w14:textId="77777777" w:rsidR="00A12658" w:rsidRDefault="005A0B35" w:rsidP="00CB40E1">
      <w:pPr>
        <w:jc w:val="center"/>
      </w:pPr>
      <w:r w:rsidRPr="00E86EDD">
        <w:rPr>
          <w:noProof/>
          <w:lang w:eastAsia="en-GB"/>
        </w:rPr>
        <w:drawing>
          <wp:inline distT="0" distB="0" distL="0" distR="0" wp14:anchorId="4F19BD9E" wp14:editId="04F3FCDF">
            <wp:extent cx="3536459" cy="2354368"/>
            <wp:effectExtent l="0" t="0" r="6985" b="825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9">
                      <a:extLst>
                        <a:ext uri="{28A0092B-C50C-407E-A947-70E740481C1C}">
                          <a14:useLocalDpi xmlns:a14="http://schemas.microsoft.com/office/drawing/2010/main" val="0"/>
                        </a:ext>
                      </a:extLst>
                    </a:blip>
                    <a:srcRect l="11284" t="6784" r="20689" b="12669"/>
                    <a:stretch/>
                  </pic:blipFill>
                  <pic:spPr bwMode="auto">
                    <a:xfrm>
                      <a:off x="0" y="0"/>
                      <a:ext cx="3537877" cy="2355312"/>
                    </a:xfrm>
                    <a:prstGeom prst="rect">
                      <a:avLst/>
                    </a:prstGeom>
                    <a:noFill/>
                    <a:ln>
                      <a:noFill/>
                    </a:ln>
                    <a:extLst>
                      <a:ext uri="{53640926-AAD7-44D8-BBD7-CCE9431645EC}">
                        <a14:shadowObscured xmlns:a14="http://schemas.microsoft.com/office/drawing/2010/main"/>
                      </a:ext>
                    </a:extLst>
                  </pic:spPr>
                </pic:pic>
              </a:graphicData>
            </a:graphic>
          </wp:inline>
        </w:drawing>
      </w:r>
    </w:p>
    <w:p w14:paraId="6B6DC168" w14:textId="730404C4" w:rsidR="005A0B35" w:rsidRDefault="00A12658" w:rsidP="00A12658">
      <w:pPr>
        <w:pStyle w:val="Caption"/>
        <w:jc w:val="center"/>
      </w:pPr>
      <w:r>
        <w:t xml:space="preserve">Figure </w:t>
      </w:r>
      <w:r w:rsidR="00CA5C8D">
        <w:fldChar w:fldCharType="begin"/>
      </w:r>
      <w:r w:rsidR="00CA5C8D">
        <w:instrText xml:space="preserve"> SEQ Figure \* ARABIC </w:instrText>
      </w:r>
      <w:r w:rsidR="00CA5C8D">
        <w:fldChar w:fldCharType="separate"/>
      </w:r>
      <w:r>
        <w:rPr>
          <w:noProof/>
        </w:rPr>
        <w:t>1</w:t>
      </w:r>
      <w:r w:rsidR="00CA5C8D">
        <w:rPr>
          <w:noProof/>
        </w:rPr>
        <w:fldChar w:fldCharType="end"/>
      </w:r>
      <w:r>
        <w:t xml:space="preserve"> - Reference </w:t>
      </w:r>
      <w:r w:rsidRPr="009C68D7">
        <w:t>http://www.bbc.co.uk/bitesize/higher/business_management/business_enterprise/decision_making_business/revision/1/</w:t>
      </w:r>
    </w:p>
    <w:p w14:paraId="790EC699" w14:textId="7BFC7674" w:rsidR="00BE31AC" w:rsidRDefault="00BE31AC" w:rsidP="00BE31AC">
      <w:pPr>
        <w:pStyle w:val="Heading2"/>
      </w:pPr>
      <w:bookmarkStart w:id="5" w:name="_Toc404937534"/>
      <w:r>
        <w:t>Types of Management</w:t>
      </w:r>
      <w:bookmarkEnd w:id="5"/>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major decisions that has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department) will be responsible </w:t>
      </w:r>
      <w:r w:rsidR="00EA1FB0">
        <w:t>to develop a plan to implement the direction given to the managers in the operational bracket.</w:t>
      </w:r>
    </w:p>
    <w:p w14:paraId="4F6E6504" w14:textId="72DA7F2D"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5586F617" w14:textId="3F853368" w:rsidR="00990BEA" w:rsidRPr="00E86EDD" w:rsidRDefault="00990BEA" w:rsidP="00F84728">
      <w:pPr>
        <w:pStyle w:val="Heading2"/>
      </w:pPr>
      <w:bookmarkStart w:id="6" w:name="_Toc404937535"/>
      <w:r w:rsidRPr="00E86EDD">
        <w:t>Objectives</w:t>
      </w:r>
      <w:r w:rsidR="00841718" w:rsidRPr="00E86EDD">
        <w:t>, Values and Mission</w:t>
      </w:r>
      <w:bookmarkEnd w:id="6"/>
    </w:p>
    <w:p w14:paraId="494D6BF1" w14:textId="3596DE3A" w:rsidR="008C7EDC" w:rsidRPr="00E86EDD" w:rsidRDefault="008C7EDC" w:rsidP="00A4664F">
      <w:pPr>
        <w:jc w:val="both"/>
      </w:pPr>
      <w:r w:rsidRPr="00E86EDD">
        <w:t xml:space="preserve">Our Objectives are to attract students that are determined to succeed and support these students with the correct support and insure student satisfaction by developing policies to maximise their </w:t>
      </w:r>
      <w:r w:rsidRPr="00E86EDD">
        <w:lastRenderedPageBreak/>
        <w:t>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39883673" w14:textId="4E71ABEF" w:rsidR="00841718" w:rsidRDefault="00841718" w:rsidP="00F84728">
      <w:pPr>
        <w:pStyle w:val="Heading2"/>
      </w:pPr>
      <w:bookmarkStart w:id="7" w:name="_Toc404937536"/>
      <w:r w:rsidRPr="00E86EDD">
        <w:t>Marketing Department</w:t>
      </w:r>
      <w:bookmarkEnd w:id="7"/>
      <w:r w:rsidRPr="00E86EDD">
        <w:t xml:space="preserve"> </w:t>
      </w:r>
    </w:p>
    <w:p w14:paraId="399D9DD0" w14:textId="1871F4BD" w:rsidR="00841718" w:rsidRDefault="0008558C" w:rsidP="0037724E">
      <w:pPr>
        <w:spacing w:after="0" w:line="240" w:lineRule="auto"/>
      </w:pPr>
      <w:r w:rsidRPr="00E86EDD">
        <w:t>Middlesex University M</w:t>
      </w:r>
      <w:r w:rsidR="00841718" w:rsidRPr="00E86EDD">
        <w:t>arketing depart</w:t>
      </w:r>
      <w:r w:rsidRPr="00E86EDD">
        <w:t xml:space="preserve">ment is based at </w:t>
      </w:r>
      <w:r w:rsidR="00E77112">
        <w:t>the Middlesex University</w:t>
      </w:r>
      <w:r w:rsidRPr="00E86EDD">
        <w:t xml:space="preserve"> London c</w:t>
      </w:r>
      <w:r w:rsidR="00841718" w:rsidRPr="00E86EDD">
        <w:t xml:space="preserve">ampus </w:t>
      </w:r>
      <w:r w:rsidR="00841718" w:rsidRPr="0037724E">
        <w:rPr>
          <w:highlight w:val="yellow"/>
        </w:rPr>
        <w:t xml:space="preserve">and from </w:t>
      </w:r>
      <w:r w:rsidR="00A82C68" w:rsidRPr="0037724E">
        <w:rPr>
          <w:highlight w:val="yellow"/>
        </w:rPr>
        <w:t>there their</w:t>
      </w:r>
      <w:r w:rsidR="00E77112" w:rsidRPr="0037724E">
        <w:rPr>
          <w:highlight w:val="yellow"/>
        </w:rPr>
        <w:t xml:space="preserve"> advertisements are </w:t>
      </w:r>
      <w:r w:rsidR="00841718" w:rsidRPr="0037724E">
        <w:rPr>
          <w:highlight w:val="yellow"/>
        </w:rPr>
        <w:t>launch</w:t>
      </w:r>
      <w:r w:rsidR="00E77112" w:rsidRPr="0037724E">
        <w:rPr>
          <w:highlight w:val="yellow"/>
        </w:rPr>
        <w:t>ed</w:t>
      </w:r>
      <w:r w:rsidRPr="0037724E">
        <w:rPr>
          <w:highlight w:val="yellow"/>
        </w:rPr>
        <w:t xml:space="preserve"> and manage</w:t>
      </w:r>
      <w:r w:rsidR="00E77112" w:rsidRPr="0037724E">
        <w:rPr>
          <w:highlight w:val="yellow"/>
        </w:rPr>
        <w:t>d</w:t>
      </w:r>
      <w:r w:rsidRPr="0037724E">
        <w:rPr>
          <w:highlight w:val="yellow"/>
        </w:rPr>
        <w:t>.</w:t>
      </w:r>
      <w:r w:rsidRPr="00E86EDD">
        <w:t xml:space="preserve"> </w:t>
      </w:r>
      <w:r w:rsidRPr="0037724E">
        <w:rPr>
          <w:highlight w:val="yellow"/>
        </w:rPr>
        <w:t>We</w:t>
      </w:r>
      <w:r w:rsidRPr="00E86EDD">
        <w:t xml:space="preserve"> specialise and focus on each of our five schools across the three different campuses </w:t>
      </w:r>
      <w:r w:rsidR="00D43ED3" w:rsidRPr="00E86EDD">
        <w:t>universally</w:t>
      </w:r>
      <w:r w:rsidRPr="00E86EDD">
        <w:t xml:space="preserve">. </w:t>
      </w:r>
      <w:r w:rsidRPr="0037724E">
        <w:rPr>
          <w:highlight w:val="yellow"/>
        </w:rPr>
        <w:t>We</w:t>
      </w:r>
      <w:r w:rsidRPr="00E86EDD">
        <w:t xml:space="preserve"> receive </w:t>
      </w:r>
      <w:r w:rsidR="00A82C68">
        <w:t xml:space="preserve">funding </w:t>
      </w:r>
      <w:r w:rsidRPr="00E86EDD">
        <w:t xml:space="preserve">for our advertising </w:t>
      </w:r>
      <w:r w:rsidR="00D43ED3" w:rsidRPr="00E86EDD">
        <w:t>projects</w:t>
      </w:r>
      <w:r w:rsidR="00A82C68">
        <w:t xml:space="preserve"> from the relevant departments</w:t>
      </w:r>
      <w:r w:rsidR="00D43ED3" w:rsidRPr="00E86EDD">
        <w:t>.</w:t>
      </w:r>
      <w:r w:rsidR="007137F0">
        <w:t xml:space="preserve"> The marketing </w:t>
      </w:r>
      <w:r w:rsidR="00A82C68">
        <w:t xml:space="preserve">department managers </w:t>
      </w:r>
      <w:r w:rsidR="007137F0">
        <w:t xml:space="preserve">will </w:t>
      </w:r>
      <w:r w:rsidR="00A82C68">
        <w:t xml:space="preserve">detail </w:t>
      </w:r>
      <w:r w:rsidR="007137F0">
        <w:t xml:space="preserve">projects </w:t>
      </w:r>
      <w:r w:rsidR="00A82C68">
        <w:t xml:space="preserve">and </w:t>
      </w:r>
      <w:r w:rsidR="00A82C68" w:rsidRPr="0037724E">
        <w:rPr>
          <w:highlight w:val="yellow"/>
        </w:rPr>
        <w:t>allocated tasks</w:t>
      </w:r>
      <w:r w:rsidR="00A82C68">
        <w:t xml:space="preserve"> accordingly. This will be inline with</w:t>
      </w:r>
      <w:r w:rsidR="006866F9">
        <w:t xml:space="preserve"> equity and diversity </w:t>
      </w:r>
      <w:r w:rsidR="00AF5C7E">
        <w:t>strategic strategy</w:t>
      </w:r>
      <w:r w:rsidR="009F3DA4">
        <w:t xml:space="preserve"> (</w:t>
      </w:r>
      <w:hyperlink r:id="rId10" w:history="1">
        <w:r w:rsidR="0037724E" w:rsidRPr="00E86EDD">
          <w:rPr>
            <w:rStyle w:val="Hyperlink"/>
          </w:rPr>
          <w:t>Equality and Diversity at Middlesex University</w:t>
        </w:r>
      </w:hyperlink>
      <w:r w:rsidR="009F3DA4">
        <w:t>)</w:t>
      </w:r>
      <w:r w:rsidR="006866F9">
        <w:t>, University regulations</w:t>
      </w:r>
      <w:r w:rsidR="009F3DA4">
        <w:t xml:space="preserve"> (</w:t>
      </w:r>
      <w:hyperlink r:id="rId11" w:history="1">
        <w:r w:rsidR="0037724E" w:rsidRPr="00E86EDD">
          <w:rPr>
            <w:rStyle w:val="Hyperlink"/>
          </w:rPr>
          <w:t>University Regulations for the Academic Year 2004/2005</w:t>
        </w:r>
      </w:hyperlink>
      <w:r w:rsidR="009F3DA4">
        <w:t>)</w:t>
      </w:r>
      <w:r w:rsidR="006866F9">
        <w:t xml:space="preserve"> and </w:t>
      </w:r>
      <w:r w:rsidR="00A82C68">
        <w:t xml:space="preserve">decision-making and discussions held at middle management meetings. </w:t>
      </w:r>
      <w:r w:rsidR="007137F0" w:rsidRPr="0037724E">
        <w:rPr>
          <w:highlight w:val="yellow"/>
        </w:rPr>
        <w:t>They</w:t>
      </w:r>
      <w:r w:rsidR="007137F0">
        <w:t xml:space="preserve"> will then </w:t>
      </w:r>
      <w:r w:rsidR="007137F0" w:rsidRPr="0037724E">
        <w:rPr>
          <w:highlight w:val="yellow"/>
        </w:rPr>
        <w:t>assign</w:t>
      </w:r>
      <w:r w:rsidR="006866F9" w:rsidRPr="0037724E">
        <w:rPr>
          <w:highlight w:val="yellow"/>
        </w:rPr>
        <w:t xml:space="preserve"> tasks</w:t>
      </w:r>
      <w:r w:rsidR="006866F9">
        <w:t xml:space="preserve"> in the department that would handle the </w:t>
      </w:r>
      <w:r w:rsidR="007137F0">
        <w:t xml:space="preserve">suppliers and supplies </w:t>
      </w:r>
      <w:r w:rsidR="008C20BD">
        <w:t xml:space="preserve">to the project </w:t>
      </w:r>
      <w:r w:rsidR="007137F0">
        <w:t xml:space="preserve">via </w:t>
      </w:r>
      <w:r w:rsidR="00A82C68">
        <w:t>task ID</w:t>
      </w:r>
      <w:r w:rsidR="008C20BD">
        <w:t xml:space="preserve"> and </w:t>
      </w:r>
      <w:r w:rsidR="00A82C68">
        <w:t>project ID. Middlesex U</w:t>
      </w:r>
      <w:r w:rsidR="008C20BD">
        <w:t>niversity will not consider all staff to be participating in one project</w:t>
      </w:r>
      <w:r w:rsidR="00A82C68">
        <w:t xml:space="preserve"> each staff member</w:t>
      </w:r>
      <w:r w:rsidR="008C20BD">
        <w:t xml:space="preserve"> will be assigned to a specific project and task in that project. Overall the objectives of the marketing department is to attract students that work hard and willing to go the extra mile to reach success in their studies.</w:t>
      </w:r>
    </w:p>
    <w:p w14:paraId="6F4C5E17" w14:textId="05458BCC" w:rsidR="00F84728" w:rsidRDefault="00966F74" w:rsidP="00E27C68">
      <w:pPr>
        <w:jc w:val="both"/>
        <w:rPr>
          <w:color w:val="FF0000"/>
        </w:rPr>
      </w:pPr>
      <w:r w:rsidRPr="00966F74">
        <w:rPr>
          <w:rFonts w:cs="Arial"/>
          <w:b/>
          <w:color w:val="FF0000"/>
        </w:rPr>
        <w:t>Van/Veraj</w:t>
      </w:r>
      <w:r>
        <w:rPr>
          <w:rFonts w:cs="Arial"/>
          <w:color w:val="FF0000"/>
        </w:rPr>
        <w:t xml:space="preserve">: </w:t>
      </w:r>
      <w:r w:rsidR="00B02BEA" w:rsidRPr="00B02BEA">
        <w:rPr>
          <w:color w:val="FF0000"/>
        </w:rPr>
        <w:t>Expand on how the Marketing department works</w:t>
      </w:r>
      <w:r w:rsidR="00B02BEA">
        <w:rPr>
          <w:color w:val="FF0000"/>
        </w:rPr>
        <w:t>. How they get projects, how they hire contractors to deal with it, why the projects are important. Talk about the list of suppliers and give examples on what they can provide for</w:t>
      </w:r>
      <w:r w:rsidR="005A0B35">
        <w:rPr>
          <w:color w:val="FF0000"/>
        </w:rPr>
        <w:t xml:space="preserve"> the projects</w:t>
      </w:r>
      <w:r w:rsidR="00B02BEA">
        <w:rPr>
          <w:color w:val="FF0000"/>
        </w:rPr>
        <w:t>. Mention that the permanent Middlesex University staff will not be take in consideration for this project.</w:t>
      </w:r>
      <w:r w:rsidR="005A0B35">
        <w:rPr>
          <w:color w:val="FF0000"/>
        </w:rPr>
        <w:t xml:space="preserve"> And conclude saying that the objectives of the Marketing department are directly linked with the objective of attracting students that are willing to work hard and succeed.</w:t>
      </w:r>
    </w:p>
    <w:p w14:paraId="6DB4C3E6" w14:textId="7BC0555F" w:rsidR="009F3DA4" w:rsidRPr="009F3DA4" w:rsidRDefault="009F3DA4" w:rsidP="00E27C68">
      <w:pPr>
        <w:jc w:val="both"/>
        <w:rPr>
          <w:b/>
          <w:color w:val="FF0000"/>
        </w:rPr>
      </w:pPr>
      <w:r w:rsidRPr="009F3DA4">
        <w:rPr>
          <w:b/>
          <w:color w:val="FF0000"/>
        </w:rPr>
        <w:t>Needs to expand on this. Explain why the marketing department is important for the whole university, no relation with the ERD or anything below it yet. Just the importance on the business side and how things works on a daily basis.</w:t>
      </w:r>
    </w:p>
    <w:p w14:paraId="6EBC0BB4" w14:textId="77777777" w:rsidR="008C7EDC" w:rsidRDefault="008C7EDC" w:rsidP="00E27C68">
      <w:pPr>
        <w:spacing w:after="0" w:line="240" w:lineRule="auto"/>
        <w:jc w:val="both"/>
      </w:pPr>
    </w:p>
    <w:p w14:paraId="670B0F90" w14:textId="3CECC052" w:rsidR="005A0B35" w:rsidRPr="005A0B35" w:rsidRDefault="005A0B35" w:rsidP="00E27C68">
      <w:pPr>
        <w:spacing w:after="0" w:line="240" w:lineRule="auto"/>
        <w:jc w:val="both"/>
        <w:rPr>
          <w:color w:val="FF0000"/>
        </w:rPr>
      </w:pPr>
      <w:r w:rsidRPr="005A0B35">
        <w:rPr>
          <w:color w:val="FF0000"/>
        </w:rPr>
        <w:t>Use the files below as reference on the appropriate parts of the introduction.</w:t>
      </w:r>
      <w:r w:rsidR="00E27C68">
        <w:rPr>
          <w:color w:val="FF0000"/>
        </w:rPr>
        <w:t xml:space="preserve"> </w:t>
      </w:r>
    </w:p>
    <w:p w14:paraId="5E1002D4" w14:textId="77777777" w:rsidR="00533918" w:rsidRPr="00E86EDD" w:rsidRDefault="00CA5C8D" w:rsidP="00AC09C9">
      <w:pPr>
        <w:pStyle w:val="ListParagraph"/>
        <w:numPr>
          <w:ilvl w:val="0"/>
          <w:numId w:val="3"/>
        </w:numPr>
        <w:spacing w:after="0" w:line="240" w:lineRule="auto"/>
      </w:pPr>
      <w:hyperlink r:id="rId12" w:history="1">
        <w:r w:rsidR="00533918" w:rsidRPr="00E86EDD">
          <w:rPr>
            <w:rStyle w:val="Hyperlink"/>
          </w:rPr>
          <w:t>University Regulations for the Academic Year 2004/2005</w:t>
        </w:r>
      </w:hyperlink>
    </w:p>
    <w:p w14:paraId="47F60C49" w14:textId="45BCE247" w:rsidR="000A1D99" w:rsidRPr="00AC09C9" w:rsidRDefault="00CA5C8D" w:rsidP="00AC09C9">
      <w:pPr>
        <w:pStyle w:val="ListParagraph"/>
        <w:numPr>
          <w:ilvl w:val="0"/>
          <w:numId w:val="3"/>
        </w:numPr>
        <w:spacing w:after="0" w:line="240" w:lineRule="auto"/>
        <w:rPr>
          <w:rStyle w:val="Hyperlink"/>
          <w:color w:val="auto"/>
          <w:u w:val="none"/>
        </w:rPr>
      </w:pPr>
      <w:hyperlink r:id="rId13" w:history="1">
        <w:r w:rsidR="00533918" w:rsidRPr="00E86EDD">
          <w:rPr>
            <w:rStyle w:val="Hyperlink"/>
          </w:rPr>
          <w:t>Equality and Diversity at Middlesex University</w:t>
        </w:r>
      </w:hyperlink>
    </w:p>
    <w:bookmarkEnd w:id="2"/>
    <w:bookmarkEnd w:id="1"/>
    <w:bookmarkEnd w:id="0"/>
    <w:p w14:paraId="425EEACA" w14:textId="77777777" w:rsidR="00A958D4" w:rsidRPr="00E86EDD" w:rsidRDefault="00A958D4" w:rsidP="00737FBD">
      <w:pPr>
        <w:spacing w:after="0" w:line="240" w:lineRule="auto"/>
      </w:pPr>
    </w:p>
    <w:p w14:paraId="4E621DB3" w14:textId="38B7B339" w:rsidR="0071497F" w:rsidRDefault="0071497F" w:rsidP="00AC09C9">
      <w:pPr>
        <w:pStyle w:val="Heading1"/>
      </w:pPr>
      <w:bookmarkStart w:id="8" w:name="_Toc404937537"/>
      <w:bookmarkStart w:id="9" w:name="OLE_LINK4"/>
      <w:bookmarkStart w:id="10" w:name="OLE_LINK5"/>
      <w:bookmarkStart w:id="11" w:name="OLE_LINK6"/>
      <w:bookmarkStart w:id="12" w:name="OLE_LINK7"/>
      <w:r w:rsidRPr="00F84728">
        <w:t>Analysis of Operational Systems and Data Sources</w:t>
      </w:r>
      <w:bookmarkEnd w:id="8"/>
    </w:p>
    <w:p w14:paraId="3402C94D" w14:textId="0EACEDF5" w:rsidR="002E167D" w:rsidRDefault="002E167D" w:rsidP="002E167D">
      <w:pPr>
        <w:pStyle w:val="Heading2"/>
      </w:pPr>
      <w:bookmarkStart w:id="13" w:name="_Toc404937538"/>
      <w:bookmarkEnd w:id="9"/>
      <w:bookmarkEnd w:id="10"/>
      <w:r>
        <w:t>Entity Relationship Diagram</w:t>
      </w:r>
      <w:r w:rsidR="006866F9">
        <w:t>(ERD)</w:t>
      </w:r>
      <w:r>
        <w:t xml:space="preserve"> description</w:t>
      </w:r>
      <w:bookmarkEnd w:id="13"/>
    </w:p>
    <w:p w14:paraId="1633BE3F" w14:textId="77777777" w:rsidR="00E27C68" w:rsidRPr="007305DE" w:rsidRDefault="00966F74" w:rsidP="002E167D">
      <w:pPr>
        <w:jc w:val="both"/>
        <w:rPr>
          <w:rFonts w:cs="Arial"/>
          <w:b/>
          <w:color w:val="FF0000"/>
        </w:rPr>
      </w:pPr>
      <w:r w:rsidRPr="00966F74">
        <w:rPr>
          <w:rFonts w:cs="Arial"/>
          <w:b/>
          <w:color w:val="FF0000"/>
        </w:rPr>
        <w:t>Van/Veraj</w:t>
      </w:r>
      <w:r>
        <w:rPr>
          <w:rFonts w:cs="Arial"/>
          <w:color w:val="FF0000"/>
        </w:rPr>
        <w:t xml:space="preserve">: </w:t>
      </w:r>
      <w:r w:rsidR="00702F28" w:rsidRPr="007305DE">
        <w:rPr>
          <w:rFonts w:cs="Arial"/>
          <w:b/>
          <w:color w:val="FF0000"/>
        </w:rPr>
        <w:t>One paragraph introduction starting with a link between the advantages of having an Operational System (done by Kateryna) and finishing by saying that this chapter will be demonstrating how the Marketing department has implemented its own by describing in detail the Entity Relationship Diagram in detail.</w:t>
      </w:r>
      <w:r w:rsidR="005D2C8E" w:rsidRPr="007305DE">
        <w:rPr>
          <w:rFonts w:cs="Arial"/>
          <w:b/>
          <w:color w:val="FF0000"/>
        </w:rPr>
        <w:t xml:space="preserve"> </w:t>
      </w:r>
    </w:p>
    <w:p w14:paraId="0C18448B" w14:textId="1A0A48F0" w:rsidR="00E27C68" w:rsidRDefault="005D2C8E" w:rsidP="002E167D">
      <w:pPr>
        <w:jc w:val="both"/>
        <w:rPr>
          <w:rFonts w:cs="Arial"/>
          <w:color w:val="FF0000"/>
        </w:rPr>
      </w:pPr>
      <w:r>
        <w:rPr>
          <w:rFonts w:cs="Arial"/>
          <w:color w:val="FF0000"/>
        </w:rPr>
        <w:t xml:space="preserve">Ps: </w:t>
      </w:r>
      <w:r w:rsidRPr="00127089">
        <w:rPr>
          <w:rFonts w:cs="Arial"/>
          <w:b/>
          <w:color w:val="FF0000"/>
        </w:rPr>
        <w:t>ERD</w:t>
      </w:r>
      <w:r>
        <w:rPr>
          <w:rFonts w:cs="Arial"/>
          <w:color w:val="FF0000"/>
        </w:rPr>
        <w:t xml:space="preserve"> stands for </w:t>
      </w:r>
      <w:r w:rsidRPr="00127089">
        <w:rPr>
          <w:rFonts w:cs="Arial"/>
          <w:b/>
          <w:color w:val="FF0000"/>
        </w:rPr>
        <w:t>E</w:t>
      </w:r>
      <w:r>
        <w:rPr>
          <w:rFonts w:cs="Arial"/>
          <w:color w:val="FF0000"/>
        </w:rPr>
        <w:t xml:space="preserve">ntity </w:t>
      </w:r>
      <w:r w:rsidRPr="00127089">
        <w:rPr>
          <w:rFonts w:cs="Arial"/>
          <w:b/>
          <w:color w:val="FF0000"/>
        </w:rPr>
        <w:t>R</w:t>
      </w:r>
      <w:r>
        <w:rPr>
          <w:rFonts w:cs="Arial"/>
          <w:color w:val="FF0000"/>
        </w:rPr>
        <w:t xml:space="preserve">elationship </w:t>
      </w:r>
      <w:r w:rsidRPr="00127089">
        <w:rPr>
          <w:rFonts w:cs="Arial"/>
          <w:b/>
          <w:color w:val="FF0000"/>
        </w:rPr>
        <w:t>D</w:t>
      </w:r>
      <w:r>
        <w:rPr>
          <w:rFonts w:cs="Arial"/>
          <w:color w:val="FF0000"/>
        </w:rPr>
        <w:t xml:space="preserve">iagram, so it is repetitive to say </w:t>
      </w:r>
      <w:r w:rsidR="00127089" w:rsidRPr="00127089">
        <w:rPr>
          <w:rFonts w:cs="Arial"/>
          <w:i/>
          <w:color w:val="FF0000"/>
        </w:rPr>
        <w:t>ERD diagram</w:t>
      </w:r>
      <w:r w:rsidR="00127089">
        <w:rPr>
          <w:rFonts w:cs="Arial"/>
          <w:color w:val="FF0000"/>
        </w:rPr>
        <w:t xml:space="preserve">. </w:t>
      </w:r>
      <w:r w:rsidR="00127089" w:rsidRPr="00127089">
        <w:rPr>
          <w:rFonts w:cs="Arial"/>
          <w:color w:val="FF0000"/>
        </w:rPr>
        <w:sym w:font="Wingdings" w:char="F04A"/>
      </w:r>
    </w:p>
    <w:p w14:paraId="09BF8697" w14:textId="77777777" w:rsidR="002E167D" w:rsidRPr="00AA5A45" w:rsidRDefault="002E167D" w:rsidP="002E167D">
      <w:pPr>
        <w:jc w:val="both"/>
        <w:rPr>
          <w:rFonts w:cs="Arial"/>
        </w:rPr>
      </w:pPr>
      <w:r w:rsidRPr="00AA5A45">
        <w:rPr>
          <w:rFonts w:cs="Arial"/>
        </w:rPr>
        <w:t xml:space="preserve">The different project allows the university to meet its objectives by planning events and managing these events. These projects have cost and they are directly related to the project thus a budget is set by each department as to how much would be spend. Each staff member will also have a cost and this can be requested by filling in a timesheet. </w:t>
      </w:r>
    </w:p>
    <w:p w14:paraId="7226DBA0" w14:textId="75A67285" w:rsidR="002E167D" w:rsidRPr="00AA5A45" w:rsidRDefault="002E167D" w:rsidP="002E167D">
      <w:pPr>
        <w:jc w:val="both"/>
        <w:rPr>
          <w:rFonts w:cs="Arial"/>
        </w:rPr>
      </w:pPr>
      <w:r w:rsidRPr="00AA5A45">
        <w:rPr>
          <w:rFonts w:cs="Arial"/>
        </w:rPr>
        <w:lastRenderedPageBreak/>
        <w:t>The values are met by taking into consideration the long-term effects these projects will have on staff members, attendees and the different attractions held at these events that could generate positive publicity in line with the values of the university.</w:t>
      </w:r>
    </w:p>
    <w:p w14:paraId="2898FB7D" w14:textId="2972B5FF" w:rsidR="002E167D" w:rsidRPr="00AA5A45" w:rsidRDefault="002E167D" w:rsidP="002E167D">
      <w:pPr>
        <w:jc w:val="both"/>
        <w:rPr>
          <w:rFonts w:cs="Arial"/>
        </w:rPr>
      </w:pPr>
      <w:r w:rsidRPr="00AA5A45">
        <w:rPr>
          <w:rFonts w:cs="Arial"/>
        </w:rPr>
        <w:t xml:space="preserve">The mission is to attract the highest amount of high calibre students and by having different projects like open days, </w:t>
      </w:r>
      <w:r w:rsidRPr="00AA5A45">
        <w:rPr>
          <w:rFonts w:cs="Arial"/>
          <w:color w:val="333333"/>
          <w:highlight w:val="white"/>
        </w:rPr>
        <w:t>digital and social media events, career events and more traditional events at university like research projects the marketing fulfil its mission.</w:t>
      </w:r>
    </w:p>
    <w:p w14:paraId="3C057DD4" w14:textId="0C89B134" w:rsidR="002E167D" w:rsidRPr="00AA5A45" w:rsidRDefault="002E167D" w:rsidP="002E167D">
      <w:pPr>
        <w:jc w:val="both"/>
        <w:rPr>
          <w:rFonts w:cs="Arial"/>
        </w:rPr>
      </w:pPr>
      <w:r w:rsidRPr="00AA5A45">
        <w:rPr>
          <w:rFonts w:cs="Arial"/>
        </w:rPr>
        <w:t xml:space="preserve">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w:t>
      </w:r>
      <w:r w:rsidR="00AA5A45" w:rsidRPr="00AA5A45">
        <w:rPr>
          <w:rFonts w:cs="Arial"/>
        </w:rPr>
        <w:t>should be</w:t>
      </w:r>
      <w:r w:rsidRPr="00AA5A45">
        <w:rPr>
          <w:rFonts w:cs="Arial"/>
        </w:rPr>
        <w:t xml:space="preserve"> used. The ERD will also show the university a cornucopia of other information like what suppliers are used at certain events and what the turnout of the event was. The </w:t>
      </w:r>
      <w:r w:rsidR="006866F9">
        <w:rPr>
          <w:rFonts w:cs="Arial"/>
        </w:rPr>
        <w:t xml:space="preserve">ERD </w:t>
      </w:r>
      <w:r w:rsidRPr="00AA5A45">
        <w:rPr>
          <w:rFonts w:cs="Arial"/>
        </w:rPr>
        <w:t>is vital to the success and longevity of the database and the data mart as if any relationships are missing or any entities have been missed this could result in the error in running queries and retrieving accurate results.</w:t>
      </w:r>
    </w:p>
    <w:p w14:paraId="08F0DF6F" w14:textId="0E4E9A02" w:rsidR="002E167D" w:rsidRPr="00AA5A45" w:rsidRDefault="002E167D" w:rsidP="002E167D">
      <w:pPr>
        <w:jc w:val="both"/>
        <w:rPr>
          <w:rFonts w:cs="Arial"/>
        </w:rPr>
      </w:pPr>
      <w:r w:rsidRPr="00AA5A45">
        <w:rPr>
          <w:rFonts w:cs="Arial"/>
        </w:rPr>
        <w:t xml:space="preserve">At every event each member of staff plays a crucial role like events management, relations officer from marketing would be there to insure that everything goes according to plan. The member of staff is picked for each event by a few criteria; these criteria are </w:t>
      </w:r>
      <w:r w:rsidRPr="00AA5A45">
        <w:rPr>
          <w:rFonts w:cs="Arial"/>
          <w:strike/>
        </w:rPr>
        <w:t>t</w:t>
      </w:r>
      <w:r w:rsidRPr="00AA5A45">
        <w:rPr>
          <w:rFonts w:cs="Arial"/>
        </w:rPr>
        <w:t>heir expertise as to the role that they are required to fill.</w:t>
      </w:r>
    </w:p>
    <w:p w14:paraId="0BC8CFEA" w14:textId="08AC0A3E" w:rsidR="002E167D" w:rsidRPr="00AA5A45" w:rsidRDefault="002E167D" w:rsidP="002E167D">
      <w:pPr>
        <w:jc w:val="both"/>
        <w:rPr>
          <w:rFonts w:cs="Arial"/>
        </w:rPr>
      </w:pPr>
      <w:r w:rsidRPr="00AA5A45">
        <w:rPr>
          <w:rFonts w:cs="Arial"/>
        </w:rPr>
        <w:t>After events and during the course of the year all staff members that are part of the Middlesex University marketing department or are part of an event that the marketing department has held need to be paid for their work.</w:t>
      </w:r>
    </w:p>
    <w:p w14:paraId="04264C33" w14:textId="223D4ED7" w:rsidR="002E167D" w:rsidRPr="00AA5A45" w:rsidRDefault="002E167D" w:rsidP="002E167D">
      <w:pPr>
        <w:jc w:val="both"/>
        <w:rPr>
          <w:rFonts w:cs="Arial"/>
        </w:rPr>
      </w:pPr>
      <w:r w:rsidRPr="00AA5A45">
        <w:rPr>
          <w:rFonts w:cs="Arial"/>
        </w:rPr>
        <w:t xml:space="preserve">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 x y and z amount of task that was not completed with other projects and </w:t>
      </w:r>
      <w:r w:rsidRPr="002E167D">
        <w:t>therefore</w:t>
      </w:r>
      <w:r w:rsidRPr="00AA5A45">
        <w:rPr>
          <w:rFonts w:cs="Arial"/>
        </w:rPr>
        <w:t xml:space="preserve"> we perhaps under performed as a marketing department</w:t>
      </w:r>
    </w:p>
    <w:p w14:paraId="30E59099" w14:textId="31461171" w:rsidR="002E167D" w:rsidRPr="00AA5A45" w:rsidRDefault="002E167D" w:rsidP="002E167D">
      <w:pPr>
        <w:jc w:val="both"/>
        <w:rPr>
          <w:rFonts w:cs="Arial"/>
        </w:rPr>
      </w:pPr>
      <w:r w:rsidRPr="00AA5A45">
        <w:rPr>
          <w:rFonts w:cs="Arial"/>
        </w:rPr>
        <w:t>Different venues can be held in different countries thus the university fulfils its mission of attracting international attention as well as focusing on the international students who represent a large amount of the university target audience.</w:t>
      </w:r>
    </w:p>
    <w:p w14:paraId="055726EC" w14:textId="020AC6F9" w:rsidR="002E167D" w:rsidRDefault="002E167D" w:rsidP="002E167D">
      <w:pPr>
        <w:jc w:val="both"/>
        <w:rPr>
          <w:rFonts w:cs="Arial"/>
        </w:rPr>
      </w:pPr>
      <w:r w:rsidRPr="00AA5A45">
        <w:rPr>
          <w:rFonts w:cs="Arial"/>
        </w:rPr>
        <w:t>Each project would occur at a venue and to organise the events would have different sessions booked in by book therefore being able to ascertain the correct amount of space allocated. This takes care of the logistical matters like seating plan, amounts expected to be catered for and falls under general event management.</w:t>
      </w:r>
    </w:p>
    <w:p w14:paraId="179CDAC2" w14:textId="10F93CA9" w:rsidR="00E27C68" w:rsidRDefault="00E27C68" w:rsidP="002E167D">
      <w:pPr>
        <w:jc w:val="both"/>
        <w:rPr>
          <w:rFonts w:cs="Arial"/>
          <w:color w:val="FF0000"/>
        </w:rPr>
      </w:pPr>
      <w:r w:rsidRPr="00966F74">
        <w:rPr>
          <w:rFonts w:cs="Arial"/>
          <w:b/>
          <w:color w:val="FF0000"/>
        </w:rPr>
        <w:t>Van/Veraj</w:t>
      </w:r>
      <w:r>
        <w:rPr>
          <w:rFonts w:cs="Arial"/>
          <w:color w:val="FF0000"/>
        </w:rPr>
        <w:t xml:space="preserve">: </w:t>
      </w:r>
      <w:r w:rsidRPr="00E27C68">
        <w:rPr>
          <w:rFonts w:cs="Arial"/>
          <w:color w:val="FF0000"/>
        </w:rPr>
        <w:t>Update the entities and relationship according to the new ERD. Double check if the paragraphs above are updated as well.</w:t>
      </w:r>
    </w:p>
    <w:p w14:paraId="29EB1D47" w14:textId="77777777" w:rsidR="006866F9" w:rsidRDefault="006866F9" w:rsidP="002E167D">
      <w:pPr>
        <w:jc w:val="both"/>
        <w:rPr>
          <w:rFonts w:cs="Arial"/>
          <w:color w:val="FF0000"/>
        </w:rPr>
      </w:pPr>
    </w:p>
    <w:p w14:paraId="3BCEEDE8" w14:textId="77777777" w:rsidR="006866F9" w:rsidRPr="00E27C68" w:rsidRDefault="006866F9" w:rsidP="002E167D">
      <w:pPr>
        <w:jc w:val="both"/>
        <w:rPr>
          <w:rFonts w:cs="Arial"/>
          <w:color w:val="FF0000"/>
        </w:rPr>
      </w:pPr>
    </w:p>
    <w:p w14:paraId="7B7CE7AC" w14:textId="64948DC3" w:rsidR="002E167D" w:rsidRPr="00AA5A45" w:rsidRDefault="002E167D" w:rsidP="00CB40E1">
      <w:pPr>
        <w:pStyle w:val="TOC2"/>
      </w:pPr>
      <w:r w:rsidRPr="00AA5A45">
        <w:t xml:space="preserve">Staff </w:t>
      </w:r>
      <w:r w:rsidRPr="00F40AFE">
        <w:t>–</w:t>
      </w:r>
      <w:r w:rsidRPr="00AA5A45">
        <w:t xml:space="preserve"> </w:t>
      </w:r>
      <w:r w:rsidRPr="00F40AFE">
        <w:t>R</w:t>
      </w:r>
      <w:r w:rsidRPr="00AA5A45">
        <w:t xml:space="preserve">ole </w:t>
      </w:r>
      <w:r w:rsidRPr="00F40AFE">
        <w:t>–</w:t>
      </w:r>
      <w:r w:rsidRPr="00AA5A45">
        <w:t xml:space="preserve"> </w:t>
      </w:r>
      <w:r w:rsidRPr="00F40AFE">
        <w:t>A</w:t>
      </w:r>
      <w:r w:rsidRPr="00AA5A45">
        <w:t>ddress</w:t>
      </w:r>
    </w:p>
    <w:p w14:paraId="400969FE" w14:textId="03E6CB46" w:rsidR="002E167D" w:rsidRPr="00AA5A45" w:rsidRDefault="002E167D" w:rsidP="002E167D">
      <w:pPr>
        <w:jc w:val="both"/>
        <w:rPr>
          <w:rFonts w:cs="Arial"/>
        </w:rPr>
      </w:pPr>
      <w:r w:rsidRPr="00AA5A45">
        <w:rPr>
          <w:rFonts w:cs="Arial"/>
        </w:rPr>
        <w:t>One member of staff is only assigned one role at a time. However, there might be many people doing the same role. The staff must provide their home address, which is then validated under address entity.</w:t>
      </w:r>
    </w:p>
    <w:p w14:paraId="44340E71" w14:textId="720FAC98" w:rsidR="002E167D" w:rsidRPr="00AA5A45" w:rsidRDefault="002E167D" w:rsidP="00AA5A45">
      <w:pPr>
        <w:pStyle w:val="ListParagraph"/>
        <w:numPr>
          <w:ilvl w:val="0"/>
          <w:numId w:val="13"/>
        </w:numPr>
        <w:spacing w:after="0" w:line="276" w:lineRule="auto"/>
        <w:rPr>
          <w:rFonts w:cs="Arial"/>
          <w:b/>
        </w:rPr>
      </w:pPr>
      <w:r w:rsidRPr="00AA5A45">
        <w:rPr>
          <w:rFonts w:cs="Arial"/>
          <w:b/>
        </w:rPr>
        <w:lastRenderedPageBreak/>
        <w:t xml:space="preserve">Staff </w:t>
      </w:r>
      <w:r w:rsidRPr="00F40AFE">
        <w:rPr>
          <w:b/>
        </w:rPr>
        <w:t>–</w:t>
      </w:r>
      <w:r w:rsidRPr="00AA5A45">
        <w:rPr>
          <w:rFonts w:cs="Arial"/>
          <w:b/>
        </w:rPr>
        <w:t xml:space="preserve"> </w:t>
      </w:r>
      <w:r w:rsidRPr="00F40AFE">
        <w:rPr>
          <w:b/>
        </w:rPr>
        <w:t>S</w:t>
      </w:r>
      <w:r w:rsidRPr="00AA5A45">
        <w:rPr>
          <w:rFonts w:cs="Arial"/>
          <w:b/>
        </w:rPr>
        <w:t xml:space="preserve">chool </w:t>
      </w:r>
      <w:r w:rsidRPr="00F40AFE">
        <w:rPr>
          <w:b/>
        </w:rPr>
        <w:t>–</w:t>
      </w:r>
      <w:r w:rsidRPr="00AA5A45">
        <w:rPr>
          <w:rFonts w:cs="Arial"/>
          <w:b/>
        </w:rPr>
        <w:t xml:space="preserve"> </w:t>
      </w:r>
      <w:r w:rsidRPr="00F40AFE">
        <w:rPr>
          <w:b/>
        </w:rPr>
        <w:t>D</w:t>
      </w:r>
      <w:r w:rsidRPr="00AA5A45">
        <w:rPr>
          <w:rFonts w:cs="Arial"/>
          <w:b/>
        </w:rPr>
        <w:t>epartment</w:t>
      </w:r>
    </w:p>
    <w:p w14:paraId="4C7892ED" w14:textId="6090B942" w:rsidR="002E167D" w:rsidRPr="00AA5A45" w:rsidRDefault="002E167D" w:rsidP="002E167D">
      <w:pPr>
        <w:jc w:val="both"/>
        <w:rPr>
          <w:rFonts w:cs="Arial"/>
        </w:rPr>
      </w:pPr>
      <w:r w:rsidRPr="00AA5A45">
        <w:rPr>
          <w:rFonts w:cs="Arial"/>
        </w:rPr>
        <w:t>Each staff member must register with a school, they can only be registered to one school and one school can have many departments though many departments can only be assigned to one school.</w:t>
      </w:r>
    </w:p>
    <w:p w14:paraId="48A959C6" w14:textId="7A334175"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Department </w:t>
      </w:r>
      <w:r w:rsidRPr="00F40AFE">
        <w:rPr>
          <w:b/>
        </w:rPr>
        <w:t>–</w:t>
      </w:r>
      <w:r w:rsidRPr="00AA5A45">
        <w:rPr>
          <w:rFonts w:cs="Arial"/>
          <w:b/>
        </w:rPr>
        <w:t xml:space="preserve"> </w:t>
      </w:r>
      <w:r w:rsidRPr="00F40AFE">
        <w:rPr>
          <w:b/>
        </w:rPr>
        <w:t>C</w:t>
      </w:r>
      <w:r w:rsidRPr="00AA5A45">
        <w:rPr>
          <w:rFonts w:cs="Arial"/>
          <w:b/>
        </w:rPr>
        <w:t xml:space="preserve">ost </w:t>
      </w:r>
      <w:r w:rsidRPr="00F40AFE">
        <w:rPr>
          <w:b/>
        </w:rPr>
        <w:t>C</w:t>
      </w:r>
      <w:r w:rsidRPr="00AA5A45">
        <w:rPr>
          <w:rFonts w:cs="Arial"/>
          <w:b/>
        </w:rPr>
        <w:t>entre</w:t>
      </w:r>
    </w:p>
    <w:p w14:paraId="030BD198" w14:textId="5CE28827" w:rsidR="00102BCB" w:rsidRPr="002E167D" w:rsidRDefault="002E167D" w:rsidP="002E167D">
      <w:pPr>
        <w:jc w:val="both"/>
      </w:pPr>
      <w:r w:rsidRPr="00AA5A45">
        <w:rPr>
          <w:rFonts w:cs="Arial"/>
        </w:rPr>
        <w:t>Every department has a cost centre; this cost centre will be responsible to set budget codes to be assigned to specific projects</w:t>
      </w:r>
      <w:r w:rsidRPr="002E167D">
        <w:t xml:space="preserve"> and deal with the staff time sheets.</w:t>
      </w:r>
    </w:p>
    <w:p w14:paraId="16288CF8" w14:textId="18A11529" w:rsidR="002E167D" w:rsidRPr="002E167D" w:rsidRDefault="002E167D" w:rsidP="00CB40E1">
      <w:pPr>
        <w:pStyle w:val="TOC2"/>
      </w:pPr>
      <w:r w:rsidRPr="002E167D">
        <w:t xml:space="preserve">Cost Centre – Time Sheet Cost </w:t>
      </w:r>
      <w:r w:rsidR="00102BCB" w:rsidRPr="002E167D">
        <w:t>Centre</w:t>
      </w:r>
      <w:r w:rsidRPr="002E167D">
        <w:t xml:space="preserve"> – Time Sheet</w:t>
      </w:r>
    </w:p>
    <w:p w14:paraId="2C2608E0" w14:textId="468FF6CA" w:rsidR="002E167D" w:rsidRPr="002E167D" w:rsidRDefault="002E167D" w:rsidP="002E167D">
      <w:pPr>
        <w:jc w:val="both"/>
      </w:pPr>
      <w:r w:rsidRPr="002E167D">
        <w:rPr>
          <w:rFonts w:cs="Arial"/>
        </w:rPr>
        <w:t xml:space="preserve">Every member of staff fills a time sheet form for every day stating how many hours they have worked on each project. A specific cost centre pays each staff member’s time sheet. The cost centre pays only </w:t>
      </w:r>
      <w:r w:rsidR="00102BCB" w:rsidRPr="002E167D">
        <w:rPr>
          <w:rFonts w:cs="Arial"/>
        </w:rPr>
        <w:t>that staffs that are</w:t>
      </w:r>
      <w:r w:rsidRPr="002E167D">
        <w:rPr>
          <w:rFonts w:cs="Arial"/>
        </w:rPr>
        <w:t xml:space="preserve"> registered with that specific cost centre, this is regardless of the project that they have worked on.</w:t>
      </w:r>
    </w:p>
    <w:p w14:paraId="145619A1" w14:textId="2C3DB528"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Cost Centre – </w:t>
      </w:r>
      <w:r w:rsidRPr="00AA5A45">
        <w:rPr>
          <w:b/>
        </w:rPr>
        <w:t xml:space="preserve">Budget Code – Project </w:t>
      </w:r>
      <w:r w:rsidRPr="00F40AFE">
        <w:rPr>
          <w:b/>
        </w:rPr>
        <w:t>–</w:t>
      </w:r>
      <w:r w:rsidRPr="00AA5A45">
        <w:rPr>
          <w:b/>
        </w:rPr>
        <w:t xml:space="preserve"> </w:t>
      </w:r>
      <w:r w:rsidRPr="00AA5A45">
        <w:rPr>
          <w:rFonts w:cs="Arial"/>
          <w:b/>
        </w:rPr>
        <w:t>Expense Shee</w:t>
      </w:r>
      <w:r w:rsidRPr="00F40AFE">
        <w:rPr>
          <w:b/>
        </w:rPr>
        <w:t>t</w:t>
      </w:r>
    </w:p>
    <w:p w14:paraId="5EC49510" w14:textId="5F17C767" w:rsidR="002E167D" w:rsidRPr="00AA5A45" w:rsidRDefault="002E167D" w:rsidP="002E167D">
      <w:pPr>
        <w:jc w:val="both"/>
        <w:rPr>
          <w:rFonts w:cs="Arial"/>
        </w:rPr>
      </w:pPr>
      <w:r w:rsidRPr="002E167D">
        <w:t xml:space="preserve">Projects will have budget codes assigned to them (from the Budget Codes entity) by the Cost </w:t>
      </w:r>
      <w:r w:rsidR="00102BCB" w:rsidRPr="002E167D">
        <w:t>Centre</w:t>
      </w:r>
      <w:r w:rsidRPr="002E167D">
        <w:t xml:space="preserve"> department. They will then use this code to fill out the Expense Sheet’s form describing how the money </w:t>
      </w:r>
      <w:r w:rsidR="00032115" w:rsidRPr="002E167D">
        <w:t>has</w:t>
      </w:r>
      <w:r w:rsidRPr="002E167D">
        <w:t xml:space="preserve"> been used so far.</w:t>
      </w:r>
    </w:p>
    <w:p w14:paraId="369770B0" w14:textId="79A3AACB"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S</w:t>
      </w:r>
      <w:r w:rsidRPr="00AA5A45">
        <w:rPr>
          <w:rFonts w:cs="Arial"/>
          <w:b/>
        </w:rPr>
        <w:t xml:space="preserve">upplier </w:t>
      </w:r>
      <w:r w:rsidRPr="00F40AFE">
        <w:rPr>
          <w:b/>
        </w:rPr>
        <w:t>–</w:t>
      </w:r>
      <w:r w:rsidRPr="00AA5A45">
        <w:rPr>
          <w:rFonts w:cs="Arial"/>
          <w:b/>
        </w:rPr>
        <w:t xml:space="preserve"> Company Address</w:t>
      </w:r>
    </w:p>
    <w:p w14:paraId="03803F9A" w14:textId="6581115E" w:rsidR="002E167D" w:rsidRPr="00AA5A45" w:rsidRDefault="002E167D" w:rsidP="002E167D">
      <w:pPr>
        <w:jc w:val="both"/>
        <w:rPr>
          <w:rFonts w:cs="Arial"/>
        </w:rPr>
      </w:pPr>
      <w:r w:rsidRPr="00AA5A45">
        <w:rPr>
          <w:rFonts w:cs="Arial"/>
        </w:rPr>
        <w:t>Each project may have 0 or many suppliers’ representatives but each contact only works for one company, and are working on one project at a time.</w:t>
      </w:r>
    </w:p>
    <w:p w14:paraId="6A14A254" w14:textId="49AC8A0C"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E</w:t>
      </w:r>
      <w:r w:rsidRPr="00AA5A45">
        <w:rPr>
          <w:rFonts w:cs="Arial"/>
          <w:b/>
        </w:rPr>
        <w:t xml:space="preserve">vent </w:t>
      </w:r>
      <w:r w:rsidRPr="00F40AFE">
        <w:rPr>
          <w:b/>
        </w:rPr>
        <w:t>–</w:t>
      </w:r>
      <w:r w:rsidRPr="00AA5A45">
        <w:rPr>
          <w:rFonts w:cs="Arial"/>
          <w:b/>
        </w:rPr>
        <w:t xml:space="preserve"> </w:t>
      </w:r>
      <w:r w:rsidRPr="00F40AFE">
        <w:rPr>
          <w:b/>
        </w:rPr>
        <w:t>S</w:t>
      </w:r>
      <w:r w:rsidRPr="00AA5A45">
        <w:rPr>
          <w:rFonts w:cs="Arial"/>
          <w:b/>
        </w:rPr>
        <w:t>ession</w:t>
      </w:r>
    </w:p>
    <w:p w14:paraId="636A0904" w14:textId="3EBE1D02" w:rsidR="002E167D" w:rsidRPr="00AA5A45" w:rsidRDefault="002E167D" w:rsidP="002E167D">
      <w:pPr>
        <w:jc w:val="both"/>
        <w:rPr>
          <w:rFonts w:cs="Arial"/>
        </w:rPr>
      </w:pPr>
      <w:r w:rsidRPr="00AA5A45">
        <w:rPr>
          <w:rFonts w:cs="Arial"/>
        </w:rPr>
        <w:t>An event can have 0 (if the event is online) or many sessions. Events are optional for each Project but one event can only be related to one Project at time.</w:t>
      </w:r>
    </w:p>
    <w:p w14:paraId="75E8D117" w14:textId="38F13AC8"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Session </w:t>
      </w:r>
      <w:r w:rsidRPr="00F40AFE">
        <w:rPr>
          <w:b/>
        </w:rPr>
        <w:t>–</w:t>
      </w:r>
      <w:r w:rsidRPr="00AA5A45">
        <w:rPr>
          <w:rFonts w:cs="Arial"/>
          <w:b/>
        </w:rPr>
        <w:t xml:space="preserve"> </w:t>
      </w:r>
      <w:r w:rsidRPr="00F40AFE">
        <w:rPr>
          <w:b/>
        </w:rPr>
        <w:t>B</w:t>
      </w:r>
      <w:r w:rsidRPr="00AA5A45">
        <w:rPr>
          <w:rFonts w:cs="Arial"/>
          <w:b/>
        </w:rPr>
        <w:t xml:space="preserve">ooking </w:t>
      </w:r>
      <w:r w:rsidRPr="00F40AFE">
        <w:rPr>
          <w:b/>
        </w:rPr>
        <w:t>–</w:t>
      </w:r>
      <w:r w:rsidRPr="00AA5A45">
        <w:rPr>
          <w:rFonts w:cs="Arial"/>
          <w:b/>
        </w:rPr>
        <w:t xml:space="preserve"> </w:t>
      </w:r>
      <w:r w:rsidRPr="00F40AFE">
        <w:rPr>
          <w:b/>
        </w:rPr>
        <w:t>V</w:t>
      </w:r>
      <w:r w:rsidRPr="00AA5A45">
        <w:rPr>
          <w:rFonts w:cs="Arial"/>
          <w:b/>
        </w:rPr>
        <w:t xml:space="preserve">enue </w:t>
      </w:r>
      <w:r w:rsidRPr="00F40AFE">
        <w:rPr>
          <w:b/>
        </w:rPr>
        <w:t>A</w:t>
      </w:r>
      <w:r w:rsidRPr="00AA5A45">
        <w:rPr>
          <w:rFonts w:cs="Arial"/>
          <w:b/>
        </w:rPr>
        <w:t>ddress</w:t>
      </w:r>
    </w:p>
    <w:p w14:paraId="459C88A5" w14:textId="60EFAB07" w:rsidR="002E167D" w:rsidRPr="00AA5A45" w:rsidRDefault="002E167D" w:rsidP="002E167D">
      <w:pPr>
        <w:jc w:val="both"/>
        <w:rPr>
          <w:rFonts w:cs="Arial"/>
        </w:rPr>
      </w:pPr>
      <w:r w:rsidRPr="00AA5A45">
        <w:rPr>
          <w:rFonts w:cs="Arial"/>
        </w:rPr>
        <w:t>The marketing department has a list of venues names and locations. These venues are booked by event sessions, each session is part of an event.</w:t>
      </w:r>
    </w:p>
    <w:p w14:paraId="21330021" w14:textId="56353FEA" w:rsidR="002E167D" w:rsidRPr="00AA5A45" w:rsidRDefault="002E167D" w:rsidP="00AA5A45">
      <w:pPr>
        <w:pStyle w:val="ListParagraph"/>
        <w:numPr>
          <w:ilvl w:val="0"/>
          <w:numId w:val="13"/>
        </w:numPr>
        <w:spacing w:after="0" w:line="276" w:lineRule="auto"/>
        <w:rPr>
          <w:rFonts w:cs="Arial"/>
          <w:b/>
        </w:rPr>
      </w:pPr>
      <w:r w:rsidRPr="00F40AFE">
        <w:rPr>
          <w:b/>
        </w:rPr>
        <w:t>S</w:t>
      </w:r>
      <w:r w:rsidRPr="00AA5A45">
        <w:rPr>
          <w:rFonts w:cs="Arial"/>
          <w:b/>
        </w:rPr>
        <w:t xml:space="preserve">ession </w:t>
      </w:r>
      <w:r w:rsidRPr="00F40AFE">
        <w:rPr>
          <w:b/>
        </w:rPr>
        <w:t>–</w:t>
      </w:r>
      <w:r w:rsidRPr="00AA5A45">
        <w:rPr>
          <w:rFonts w:cs="Arial"/>
          <w:b/>
        </w:rPr>
        <w:t xml:space="preserve"> </w:t>
      </w:r>
      <w:r w:rsidRPr="00F40AFE">
        <w:rPr>
          <w:b/>
        </w:rPr>
        <w:t>A</w:t>
      </w:r>
      <w:r w:rsidRPr="00AA5A45">
        <w:rPr>
          <w:rFonts w:cs="Arial"/>
          <w:b/>
        </w:rPr>
        <w:t>ttendees</w:t>
      </w:r>
    </w:p>
    <w:p w14:paraId="48EAE290" w14:textId="231244EC" w:rsidR="002E167D" w:rsidRPr="00AA5A45" w:rsidRDefault="002E167D" w:rsidP="002E167D">
      <w:pPr>
        <w:jc w:val="both"/>
        <w:rPr>
          <w:rFonts w:cs="Arial"/>
        </w:rPr>
      </w:pPr>
      <w:r w:rsidRPr="00AA5A45">
        <w:rPr>
          <w:rFonts w:cs="Arial"/>
        </w:rPr>
        <w:t xml:space="preserve">At each event attendees must register to be at the event and in turn each session can record who and how many attendees were at that specific session. </w:t>
      </w:r>
    </w:p>
    <w:p w14:paraId="5BB22061" w14:textId="1ECEE8EA"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Project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H</w:t>
      </w:r>
      <w:r w:rsidRPr="00AA5A45">
        <w:rPr>
          <w:rFonts w:cs="Arial"/>
          <w:b/>
        </w:rPr>
        <w:t xml:space="preserve">istory – </w:t>
      </w:r>
      <w:r w:rsidRPr="00F40AFE">
        <w:rPr>
          <w:b/>
        </w:rPr>
        <w:t>S</w:t>
      </w:r>
      <w:r w:rsidRPr="00AA5A45">
        <w:rPr>
          <w:rFonts w:cs="Arial"/>
          <w:b/>
        </w:rPr>
        <w:t>taff</w:t>
      </w:r>
    </w:p>
    <w:p w14:paraId="62C87885" w14:textId="586D1A22" w:rsidR="002E167D" w:rsidRDefault="002E167D" w:rsidP="002E167D">
      <w:pPr>
        <w:jc w:val="both"/>
        <w:rPr>
          <w:rFonts w:cs="Arial"/>
        </w:rPr>
      </w:pPr>
      <w:r w:rsidRPr="00AA5A45">
        <w:rPr>
          <w:rFonts w:cs="Arial"/>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04FEC67B" w14:textId="77777777" w:rsidR="00966F74" w:rsidRDefault="00966F74" w:rsidP="002E167D">
      <w:pPr>
        <w:jc w:val="both"/>
      </w:pPr>
    </w:p>
    <w:p w14:paraId="3D1100A6" w14:textId="77777777" w:rsidR="00966F74" w:rsidRDefault="00966F74" w:rsidP="002E167D">
      <w:pPr>
        <w:jc w:val="both"/>
      </w:pPr>
    </w:p>
    <w:p w14:paraId="5052C156" w14:textId="1429348F" w:rsidR="00966F74" w:rsidRPr="00966F74" w:rsidRDefault="00966F74" w:rsidP="00966F74">
      <w:pPr>
        <w:rPr>
          <w:color w:val="FF0000"/>
        </w:rPr>
        <w:sectPr w:rsidR="00966F74" w:rsidRPr="00966F74" w:rsidSect="00A11145">
          <w:type w:val="continuous"/>
          <w:pgSz w:w="11906" w:h="16838"/>
          <w:pgMar w:top="1440" w:right="1440" w:bottom="1440" w:left="1440" w:header="708" w:footer="708" w:gutter="0"/>
          <w:cols w:space="708"/>
          <w:titlePg/>
          <w:docGrid w:linePitch="360"/>
        </w:sectPr>
      </w:pPr>
      <w:r w:rsidRPr="00966F74">
        <w:rPr>
          <w:b/>
          <w:color w:val="FF0000"/>
        </w:rPr>
        <w:t>Cristiano</w:t>
      </w:r>
      <w:r w:rsidRPr="00966F74">
        <w:rPr>
          <w:color w:val="FF0000"/>
        </w:rPr>
        <w:t xml:space="preserve">: </w:t>
      </w:r>
      <w:r>
        <w:rPr>
          <w:color w:val="FF0000"/>
        </w:rPr>
        <w:t>mention</w:t>
      </w:r>
      <w:r w:rsidRPr="00966F74">
        <w:rPr>
          <w:color w:val="FF0000"/>
        </w:rPr>
        <w:t xml:space="preserve"> the external data sources!</w:t>
      </w:r>
    </w:p>
    <w:p w14:paraId="71F8CE57" w14:textId="7AE36605" w:rsidR="00F40AFE" w:rsidRDefault="003A61C8" w:rsidP="00AB5A02">
      <w:pPr>
        <w:jc w:val="center"/>
      </w:pPr>
      <w:r>
        <w:rPr>
          <w:noProof/>
          <w:lang w:eastAsia="en-GB"/>
        </w:rPr>
        <w:lastRenderedPageBreak/>
        <w:pict w14:anchorId="65C80E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5.9pt;height:522.35pt">
            <v:imagedata r:id="rId14" o:title="Final_ERD_v5"/>
          </v:shape>
        </w:pict>
      </w:r>
    </w:p>
    <w:p w14:paraId="7D01B71B" w14:textId="77777777" w:rsidR="00F40AFE" w:rsidRDefault="00F40AFE" w:rsidP="002E167D">
      <w:pPr>
        <w:jc w:val="both"/>
        <w:sectPr w:rsidR="00F40AFE" w:rsidSect="00F40AFE">
          <w:pgSz w:w="16838" w:h="11906" w:orient="landscape"/>
          <w:pgMar w:top="720" w:right="720" w:bottom="720" w:left="720" w:header="708" w:footer="708" w:gutter="0"/>
          <w:cols w:space="708"/>
          <w:titlePg/>
          <w:docGrid w:linePitch="360"/>
        </w:sectPr>
      </w:pPr>
    </w:p>
    <w:p w14:paraId="742F973A" w14:textId="2E51146F" w:rsidR="002045A8" w:rsidRDefault="003A61C8" w:rsidP="00F84728">
      <w:pPr>
        <w:pStyle w:val="Heading2"/>
        <w:rPr>
          <w:color w:val="0066BB"/>
        </w:rPr>
      </w:pPr>
      <w:bookmarkStart w:id="14" w:name="_Toc404937539"/>
      <w:bookmarkEnd w:id="11"/>
      <w:bookmarkEnd w:id="12"/>
      <w:r>
        <w:lastRenderedPageBreak/>
        <w:t xml:space="preserve">Operational Database vs. </w:t>
      </w:r>
      <w:r w:rsidR="002045A8">
        <w:t>Data Warehouse</w:t>
      </w:r>
      <w:bookmarkEnd w:id="14"/>
    </w:p>
    <w:p w14:paraId="42783A28" w14:textId="775729E9" w:rsidR="003A61C8" w:rsidRDefault="003A61C8" w:rsidP="000406B3">
      <w:pPr>
        <w:jc w:val="both"/>
      </w:pPr>
      <w:r w:rsidRPr="003A61C8">
        <w:t>Database is str</w:t>
      </w:r>
      <w:bookmarkStart w:id="15" w:name="_GoBack"/>
      <w:bookmarkEnd w:id="15"/>
      <w:r w:rsidRPr="003A61C8">
        <w:t xml:space="preserve">uctured data gathering and data processing model. There are two </w:t>
      </w:r>
      <w:r>
        <w:t xml:space="preserve">main </w:t>
      </w:r>
      <w:r w:rsidRPr="003A61C8">
        <w:t>forms of databases, operational databases and analytical databases.</w:t>
      </w:r>
      <w:r>
        <w:t xml:space="preserve"> This chapter will define each one of them and state their advantages and disadvantages.</w:t>
      </w:r>
    </w:p>
    <w:p w14:paraId="7BF63B7C" w14:textId="778F1C85" w:rsidR="003A61C8" w:rsidRDefault="004C51D4" w:rsidP="000406B3">
      <w:pPr>
        <w:jc w:val="both"/>
      </w:pPr>
      <w:r w:rsidRPr="004C51D4">
        <w:t xml:space="preserve">The </w:t>
      </w:r>
      <w:r>
        <w:t>Op</w:t>
      </w:r>
      <w:r w:rsidRPr="004C51D4">
        <w:t xml:space="preserve">erational </w:t>
      </w:r>
      <w:r>
        <w:t>D</w:t>
      </w:r>
      <w:r w:rsidRPr="004C51D4">
        <w:t xml:space="preserve">atabases </w:t>
      </w:r>
      <w:r>
        <w:t>are</w:t>
      </w:r>
      <w:r w:rsidRPr="004C51D4">
        <w:t xml:space="preserve"> company’s core transaction processing (OLTP) scheme that collect, modify and sustain data on a daily basis.</w:t>
      </w:r>
      <w:r>
        <w:t xml:space="preserve"> The same type of database is also responsible </w:t>
      </w:r>
      <w:r w:rsidR="000406B3" w:rsidRPr="000406B3">
        <w:t xml:space="preserve">to process </w:t>
      </w:r>
      <w:r w:rsidR="000406B3">
        <w:t>and manage dynamic flow of real</w:t>
      </w:r>
      <w:r w:rsidR="000406B3" w:rsidRPr="000406B3">
        <w:t>-time data.  It allows access to the archived data and permits data modification of this data such a</w:t>
      </w:r>
      <w:r w:rsidR="003A61C8">
        <w:t xml:space="preserve">s deletion, adding or updating. </w:t>
      </w:r>
    </w:p>
    <w:p w14:paraId="2DC66F6E" w14:textId="787061A5" w:rsidR="003A61C8" w:rsidRDefault="003A61C8" w:rsidP="003A61C8">
      <w:pPr>
        <w:jc w:val="both"/>
      </w:pPr>
      <w:r>
        <w:t xml:space="preserve">Disadvantages of Operational </w:t>
      </w:r>
      <w:r w:rsidR="00BE7262">
        <w:t>D</w:t>
      </w:r>
      <w:r>
        <w:t xml:space="preserve">atabases </w:t>
      </w:r>
      <w:r w:rsidR="00BE7262">
        <w:t xml:space="preserve">(OD) </w:t>
      </w:r>
      <w:r>
        <w:t>that they designed for data entry purposes only. Online quires and analytics must be simple as operational database has “</w:t>
      </w:r>
      <w:r>
        <w:t xml:space="preserve">relational” not “dimensional”. </w:t>
      </w:r>
      <w:r>
        <w:t xml:space="preserve">Therefore, OD is </w:t>
      </w:r>
      <w:r>
        <w:t>unable to</w:t>
      </w:r>
      <w:r>
        <w:t xml:space="preserve"> quickly consolidate, cleanse and integrate data from multiple, disparate databases that run on different technical platforms in di</w:t>
      </w:r>
      <w:r w:rsidR="004C51D4">
        <w:t xml:space="preserve">fferent geographical locations. </w:t>
      </w:r>
      <w:r>
        <w:t xml:space="preserve">Thus result </w:t>
      </w:r>
      <w:r>
        <w:t>in poor</w:t>
      </w:r>
      <w:r>
        <w:t xml:space="preserve"> business intelligence results in poor strategic and tactical decision making.</w:t>
      </w:r>
    </w:p>
    <w:p w14:paraId="02ACF5AE" w14:textId="30550D64" w:rsidR="000406B3" w:rsidRPr="00AF7879" w:rsidRDefault="000406B3" w:rsidP="000406B3">
      <w:pPr>
        <w:jc w:val="both"/>
      </w:pPr>
      <w:r w:rsidRPr="000406B3">
        <w:t xml:space="preserve">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tbl>
      <w:tblPr>
        <w:tblStyle w:val="TableGrid"/>
        <w:tblW w:w="0" w:type="auto"/>
        <w:tblLook w:val="04A0" w:firstRow="1" w:lastRow="0" w:firstColumn="1" w:lastColumn="0" w:noHBand="0" w:noVBand="1"/>
      </w:tblPr>
      <w:tblGrid>
        <w:gridCol w:w="4621"/>
        <w:gridCol w:w="4621"/>
      </w:tblGrid>
      <w:tr w:rsidR="000406B3" w:rsidRPr="000406B3" w14:paraId="42301D0D" w14:textId="77777777" w:rsidTr="00234035">
        <w:tc>
          <w:tcPr>
            <w:tcW w:w="4621" w:type="dxa"/>
          </w:tcPr>
          <w:p w14:paraId="4059CBCF" w14:textId="77777777" w:rsidR="000406B3" w:rsidRPr="000406B3" w:rsidRDefault="000406B3" w:rsidP="000406B3">
            <w:pPr>
              <w:spacing w:after="160" w:line="259" w:lineRule="auto"/>
              <w:jc w:val="both"/>
              <w:rPr>
                <w:b/>
                <w:lang w:val="en-US"/>
              </w:rPr>
            </w:pPr>
            <w:r w:rsidRPr="000406B3">
              <w:rPr>
                <w:b/>
                <w:lang w:val="en-US"/>
              </w:rPr>
              <w:t>Operational Database</w:t>
            </w:r>
          </w:p>
        </w:tc>
        <w:tc>
          <w:tcPr>
            <w:tcW w:w="4621" w:type="dxa"/>
          </w:tcPr>
          <w:p w14:paraId="4FEC9580" w14:textId="77777777" w:rsidR="000406B3" w:rsidRPr="000406B3" w:rsidRDefault="000406B3" w:rsidP="000406B3">
            <w:pPr>
              <w:spacing w:after="160" w:line="259" w:lineRule="auto"/>
              <w:jc w:val="both"/>
              <w:rPr>
                <w:b/>
                <w:lang w:val="en-US"/>
              </w:rPr>
            </w:pPr>
            <w:r w:rsidRPr="000406B3">
              <w:rPr>
                <w:b/>
                <w:lang w:val="en-US"/>
              </w:rPr>
              <w:t xml:space="preserve"> Data Warehouse</w:t>
            </w:r>
          </w:p>
        </w:tc>
      </w:tr>
      <w:tr w:rsidR="000406B3" w:rsidRPr="000406B3" w14:paraId="0B7F79A3" w14:textId="77777777" w:rsidTr="00234035">
        <w:tc>
          <w:tcPr>
            <w:tcW w:w="4621" w:type="dxa"/>
          </w:tcPr>
          <w:p w14:paraId="499E1736" w14:textId="77777777" w:rsidR="000406B3" w:rsidRPr="000406B3" w:rsidRDefault="000406B3" w:rsidP="00CB40E1">
            <w:pPr>
              <w:rPr>
                <w:lang w:val="en-US"/>
              </w:rPr>
            </w:pPr>
            <w:r w:rsidRPr="000406B3">
              <w:rPr>
                <w:lang w:val="en-US"/>
              </w:rPr>
              <w:t>Provides process-oriented or process-driven analysis only around defined processes of the business and its tasks.</w:t>
            </w:r>
          </w:p>
          <w:p w14:paraId="50ED41E4" w14:textId="77777777" w:rsidR="000406B3" w:rsidRPr="000406B3" w:rsidRDefault="000406B3" w:rsidP="00CB40E1">
            <w:pPr>
              <w:rPr>
                <w:lang w:val="en-US"/>
              </w:rPr>
            </w:pPr>
          </w:p>
          <w:p w14:paraId="3905A869" w14:textId="77777777" w:rsidR="000406B3" w:rsidRPr="000406B3" w:rsidRDefault="000406B3" w:rsidP="00CB40E1">
            <w:pPr>
              <w:rPr>
                <w:lang w:val="en-US"/>
              </w:rPr>
            </w:pPr>
          </w:p>
        </w:tc>
        <w:tc>
          <w:tcPr>
            <w:tcW w:w="4621" w:type="dxa"/>
          </w:tcPr>
          <w:p w14:paraId="5964CFA9" w14:textId="0A7469FA" w:rsidR="000406B3" w:rsidRPr="000406B3" w:rsidRDefault="000406B3" w:rsidP="00CB40E1">
            <w:pPr>
              <w:rPr>
                <w:lang w:val="en-US"/>
              </w:rPr>
            </w:pPr>
            <w:r w:rsidRPr="000406B3">
              <w:rPr>
                <w:lang w:val="en-US"/>
              </w:rPr>
              <w:t>Provides subject-oriented analysis with main focus on the business area where company requires strategic decisions. The collected information is concise about particular issue and collected from more then one operational sources. The data analysis produce information about short-range strategies its assessment and evaluations.</w:t>
            </w:r>
          </w:p>
        </w:tc>
      </w:tr>
      <w:tr w:rsidR="000406B3" w:rsidRPr="000406B3" w14:paraId="4F8735C5" w14:textId="77777777" w:rsidTr="00234035">
        <w:tc>
          <w:tcPr>
            <w:tcW w:w="4621" w:type="dxa"/>
          </w:tcPr>
          <w:p w14:paraId="346A23A1" w14:textId="77777777" w:rsidR="000406B3" w:rsidRPr="000406B3" w:rsidRDefault="000406B3" w:rsidP="00CB40E1">
            <w:pPr>
              <w:rPr>
                <w:lang w:val="en-US"/>
              </w:rPr>
            </w:pPr>
            <w:r w:rsidRPr="000406B3">
              <w:rPr>
                <w:lang w:val="en-US"/>
              </w:rPr>
              <w:t>Dealing with current data and this data updated on the regular basis.</w:t>
            </w:r>
          </w:p>
        </w:tc>
        <w:tc>
          <w:tcPr>
            <w:tcW w:w="4621" w:type="dxa"/>
          </w:tcPr>
          <w:p w14:paraId="125B3183" w14:textId="2F1264CD" w:rsidR="000406B3" w:rsidRPr="000406B3" w:rsidRDefault="000406B3" w:rsidP="00CB40E1">
            <w:pPr>
              <w:rPr>
                <w:lang w:val="en-US"/>
              </w:rPr>
            </w:pPr>
            <w:r w:rsidRPr="000406B3">
              <w:t>Dealing with historical data and this data rarely changed. Data warehouse stores information as non-volatile and read only format. This data is loaded on the regular basis and growing constantly.</w:t>
            </w:r>
          </w:p>
        </w:tc>
      </w:tr>
      <w:tr w:rsidR="000406B3" w:rsidRPr="000406B3" w14:paraId="1E3937A0" w14:textId="77777777" w:rsidTr="00234035">
        <w:tc>
          <w:tcPr>
            <w:tcW w:w="4621" w:type="dxa"/>
          </w:tcPr>
          <w:p w14:paraId="1126B5D7" w14:textId="77777777" w:rsidR="000406B3" w:rsidRPr="000406B3" w:rsidRDefault="000406B3" w:rsidP="00CB40E1">
            <w:pPr>
              <w:rPr>
                <w:lang w:val="en-US"/>
              </w:rPr>
            </w:pPr>
            <w:r w:rsidRPr="000406B3">
              <w:rPr>
                <w:lang w:val="en-US"/>
              </w:rPr>
              <w:t>System optimized for fast data uploading but small content at the time.</w:t>
            </w:r>
          </w:p>
        </w:tc>
        <w:tc>
          <w:tcPr>
            <w:tcW w:w="4621" w:type="dxa"/>
          </w:tcPr>
          <w:p w14:paraId="39D79343" w14:textId="6FB1E329" w:rsidR="000406B3" w:rsidRPr="00AF7879" w:rsidRDefault="000406B3" w:rsidP="00CB40E1">
            <w:r w:rsidRPr="000406B3">
              <w:t>System optimized for fast data retrieval and large content at the time.</w:t>
            </w:r>
          </w:p>
        </w:tc>
      </w:tr>
      <w:tr w:rsidR="000406B3" w:rsidRPr="000406B3" w14:paraId="651E9E05" w14:textId="77777777" w:rsidTr="00234035">
        <w:tc>
          <w:tcPr>
            <w:tcW w:w="4621" w:type="dxa"/>
          </w:tcPr>
          <w:p w14:paraId="1417B724" w14:textId="77777777" w:rsidR="000406B3" w:rsidRPr="000406B3" w:rsidRDefault="000406B3" w:rsidP="00CB40E1">
            <w:pPr>
              <w:rPr>
                <w:lang w:val="en-US"/>
              </w:rPr>
            </w:pPr>
            <w:r w:rsidRPr="000406B3">
              <w:rPr>
                <w:lang w:val="en-US"/>
              </w:rPr>
              <w:t>Data is specific to application performance; therefore it is non-integrated or partially integrated causing data redundancy.</w:t>
            </w:r>
          </w:p>
        </w:tc>
        <w:tc>
          <w:tcPr>
            <w:tcW w:w="4621" w:type="dxa"/>
          </w:tcPr>
          <w:p w14:paraId="7223DE93" w14:textId="77777777" w:rsidR="000406B3" w:rsidRPr="000406B3" w:rsidRDefault="000406B3" w:rsidP="00CB40E1">
            <w:r w:rsidRPr="000406B3">
              <w:t>Controlling data redundancy problems within DBSM integration layer.</w:t>
            </w:r>
          </w:p>
        </w:tc>
      </w:tr>
      <w:tr w:rsidR="000406B3" w:rsidRPr="000406B3" w14:paraId="626DF757" w14:textId="77777777" w:rsidTr="00234035">
        <w:tc>
          <w:tcPr>
            <w:tcW w:w="4621" w:type="dxa"/>
          </w:tcPr>
          <w:p w14:paraId="62A0FFF4" w14:textId="77777777" w:rsidR="000406B3" w:rsidRPr="000406B3" w:rsidRDefault="000406B3" w:rsidP="00CB40E1">
            <w:pPr>
              <w:rPr>
                <w:lang w:val="en-US"/>
              </w:rPr>
            </w:pPr>
            <w:r w:rsidRPr="000406B3">
              <w:rPr>
                <w:lang w:val="en-US"/>
              </w:rPr>
              <w:t>Doesn’t require expert level of computing skills to navigate system.</w:t>
            </w:r>
          </w:p>
        </w:tc>
        <w:tc>
          <w:tcPr>
            <w:tcW w:w="4621" w:type="dxa"/>
          </w:tcPr>
          <w:p w14:paraId="5588212F" w14:textId="77777777" w:rsidR="000406B3" w:rsidRPr="000406B3" w:rsidRDefault="000406B3" w:rsidP="00CB40E1">
            <w:r w:rsidRPr="000406B3">
              <w:t>Requires advance computing knowledge to navigate system.</w:t>
            </w:r>
          </w:p>
        </w:tc>
      </w:tr>
      <w:tr w:rsidR="00697A12" w:rsidRPr="000406B3" w14:paraId="1B3AC382" w14:textId="77777777" w:rsidTr="00234035">
        <w:tc>
          <w:tcPr>
            <w:tcW w:w="4621" w:type="dxa"/>
          </w:tcPr>
          <w:p w14:paraId="505A6F73" w14:textId="735142FD" w:rsidR="00697A12" w:rsidRPr="003A61C8" w:rsidRDefault="00697A12" w:rsidP="00CB40E1">
            <w:r w:rsidRPr="000406B3">
              <w:t>Supporting high-volume transaction performance with minimum rear reporting.</w:t>
            </w:r>
          </w:p>
        </w:tc>
        <w:tc>
          <w:tcPr>
            <w:tcW w:w="4621" w:type="dxa"/>
          </w:tcPr>
          <w:p w14:paraId="38727D39" w14:textId="3BB03E42" w:rsidR="00697A12" w:rsidRPr="000406B3" w:rsidRDefault="00697A12" w:rsidP="003A61C8">
            <w:r w:rsidRPr="000406B3">
              <w:t>Supporting high-volume analytical transactions with maximum reporting that promptly used for making strategic decisions.</w:t>
            </w:r>
          </w:p>
        </w:tc>
      </w:tr>
    </w:tbl>
    <w:p w14:paraId="2FB6BAB2" w14:textId="624E1217" w:rsidR="000406B3" w:rsidRPr="000406B3" w:rsidRDefault="00AF7879" w:rsidP="00CB40E1">
      <w:pPr>
        <w:pStyle w:val="Caption"/>
        <w:jc w:val="center"/>
        <w:rPr>
          <w:b/>
          <w:bCs/>
        </w:rPr>
      </w:pPr>
      <w:r>
        <w:t xml:space="preserve">Table </w:t>
      </w:r>
      <w:r w:rsidR="002F5E28">
        <w:fldChar w:fldCharType="begin"/>
      </w:r>
      <w:r w:rsidR="002F5E28">
        <w:instrText xml:space="preserve"> SEQ Table \* ARABIC </w:instrText>
      </w:r>
      <w:r w:rsidR="002F5E28">
        <w:fldChar w:fldCharType="separate"/>
      </w:r>
      <w:r w:rsidR="00F25D59">
        <w:rPr>
          <w:noProof/>
        </w:rPr>
        <w:t>1</w:t>
      </w:r>
      <w:r w:rsidR="002F5E28">
        <w:rPr>
          <w:noProof/>
        </w:rPr>
        <w:fldChar w:fldCharType="end"/>
      </w:r>
      <w:r w:rsidRPr="00D763C9">
        <w:t xml:space="preserve"> Operational system VS data warehouse (</w:t>
      </w:r>
      <w:r w:rsidRPr="000406B3">
        <w:rPr>
          <w:bCs/>
        </w:rPr>
        <w:t>Rensselaer</w:t>
      </w:r>
      <w:r w:rsidRPr="00D763C9">
        <w:t>).</w:t>
      </w:r>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t>
      </w:r>
      <w:r w:rsidR="00206D2A">
        <w:lastRenderedPageBreak/>
        <w:t xml:space="preserve">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641C994F" w14:textId="1C6A6E68" w:rsidR="007D19DB" w:rsidRPr="006B04D6" w:rsidRDefault="002045A8" w:rsidP="006B04D6">
      <w:pPr>
        <w:jc w:val="both"/>
        <w:rPr>
          <w:rStyle w:val="SubtleEmphasis"/>
          <w:i w:val="0"/>
          <w:iCs w:val="0"/>
          <w:color w:val="auto"/>
        </w:rPr>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p>
    <w:p w14:paraId="38324D8E" w14:textId="18C44A3E" w:rsidR="00A958D4" w:rsidRDefault="00A958D4" w:rsidP="006B04D6">
      <w:pPr>
        <w:pStyle w:val="Heading1"/>
      </w:pPr>
      <w:bookmarkStart w:id="16" w:name="_Toc404937540"/>
      <w:r w:rsidRPr="00996D0B">
        <w:t>Data mark design</w:t>
      </w:r>
      <w:bookmarkEnd w:id="16"/>
    </w:p>
    <w:p w14:paraId="154B1396" w14:textId="1AE577DA" w:rsidR="00FB262C" w:rsidRDefault="00FB262C" w:rsidP="00FB262C">
      <w:pPr>
        <w:pStyle w:val="ListParagraph"/>
        <w:numPr>
          <w:ilvl w:val="0"/>
          <w:numId w:val="12"/>
        </w:numPr>
      </w:pPr>
      <w:r>
        <w:t>The identification of two subject areas, identified during 2, which would be of benefit to the managers your organisation.</w:t>
      </w:r>
    </w:p>
    <w:p w14:paraId="7C3B25C0" w14:textId="7033A548" w:rsidR="00FB262C" w:rsidRDefault="00FB262C" w:rsidP="00FB262C">
      <w:pPr>
        <w:pStyle w:val="ListParagraph"/>
        <w:numPr>
          <w:ilvl w:val="0"/>
          <w:numId w:val="12"/>
        </w:numPr>
      </w:pPr>
      <w:r>
        <w:t>The design of the star schemas associated with both subjects area identified in 3.1</w:t>
      </w:r>
    </w:p>
    <w:p w14:paraId="042422CD" w14:textId="0858B91D" w:rsidR="00FB262C" w:rsidRDefault="00FB262C" w:rsidP="00FB262C">
      <w:pPr>
        <w:pStyle w:val="ListParagraph"/>
        <w:numPr>
          <w:ilvl w:val="0"/>
          <w:numId w:val="12"/>
        </w:numPr>
      </w:pPr>
      <w:r>
        <w:t>A discussion of the granularity of dimension and fact tables</w:t>
      </w:r>
    </w:p>
    <w:p w14:paraId="26BE5AD5" w14:textId="4EC24E0C" w:rsidR="00FB262C" w:rsidRPr="00FB262C" w:rsidRDefault="00FB262C" w:rsidP="00FB262C">
      <w:pPr>
        <w:pStyle w:val="ListParagraph"/>
        <w:numPr>
          <w:ilvl w:val="0"/>
          <w:numId w:val="12"/>
        </w:numPr>
      </w:pPr>
      <w:r>
        <w:t>The extension of one of the star schemas into a snowflake schema.</w:t>
      </w:r>
    </w:p>
    <w:p w14:paraId="7CD622F7" w14:textId="219C69C6" w:rsidR="00A958D4" w:rsidRPr="00E86EDD" w:rsidRDefault="00A958D4" w:rsidP="002272E6">
      <w:pPr>
        <w:spacing w:after="0" w:line="240" w:lineRule="auto"/>
        <w:rPr>
          <w:rStyle w:val="SubtleEmphasis"/>
        </w:rPr>
      </w:pPr>
      <w:r w:rsidRPr="00E86EDD">
        <w:rPr>
          <w:rStyle w:val="SubtleEmphasis"/>
        </w:rPr>
        <w:t>Two subject areas, within the section of the business</w:t>
      </w:r>
    </w:p>
    <w:p w14:paraId="3E084A87" w14:textId="08928BE7" w:rsidR="00A958D4" w:rsidRDefault="00A958D4" w:rsidP="002272E6">
      <w:pPr>
        <w:spacing w:after="0" w:line="240" w:lineRule="auto"/>
        <w:rPr>
          <w:rStyle w:val="SubtleEmphasis"/>
        </w:rPr>
      </w:pPr>
      <w:r w:rsidRPr="00E86EDD">
        <w:rPr>
          <w:rStyle w:val="SubtleEmphasis"/>
        </w:rPr>
        <w:t>Snowflake is normalised! Star schema is not</w:t>
      </w:r>
    </w:p>
    <w:p w14:paraId="10A931B2" w14:textId="77777777" w:rsidR="00F101B1" w:rsidRDefault="00F101B1" w:rsidP="002272E6">
      <w:pPr>
        <w:spacing w:after="0" w:line="240" w:lineRule="auto"/>
      </w:pPr>
    </w:p>
    <w:p w14:paraId="5F1FECFD" w14:textId="1A71C835" w:rsidR="00A958D4" w:rsidRPr="00FB262C" w:rsidRDefault="00F101B1" w:rsidP="00737FBD">
      <w:pPr>
        <w:spacing w:after="0" w:line="240" w:lineRule="auto"/>
        <w:rPr>
          <w:rStyle w:val="SubtleEmphasis"/>
          <w:i w:val="0"/>
          <w:u w:val="single"/>
        </w:rPr>
      </w:pPr>
      <w:r>
        <w:t>Add content here</w:t>
      </w:r>
    </w:p>
    <w:p w14:paraId="66D39ED8" w14:textId="093ABD2C" w:rsidR="00A958D4" w:rsidRPr="000143D5" w:rsidRDefault="00A958D4" w:rsidP="000143D5">
      <w:pPr>
        <w:pStyle w:val="Heading1"/>
        <w:rPr>
          <w:iCs/>
        </w:rPr>
      </w:pPr>
      <w:bookmarkStart w:id="17" w:name="_Toc404937541"/>
      <w:r w:rsidRPr="000143D5">
        <w:rPr>
          <w:iCs/>
        </w:rPr>
        <w:t>ETL process</w:t>
      </w:r>
      <w:bookmarkEnd w:id="17"/>
    </w:p>
    <w:p w14:paraId="5F81A4C0" w14:textId="2E5E14F6" w:rsidR="00A958D4" w:rsidRPr="00E86EDD" w:rsidRDefault="00A958D4" w:rsidP="000143D5">
      <w:pPr>
        <w:spacing w:after="0" w:line="240" w:lineRule="auto"/>
        <w:rPr>
          <w:rStyle w:val="SubtleEmphasis"/>
        </w:rPr>
      </w:pPr>
      <w:r w:rsidRPr="00E86EDD">
        <w:rPr>
          <w:rStyle w:val="SubtleEmphasis"/>
        </w:rPr>
        <w:t>How extract data from operational system?</w:t>
      </w:r>
    </w:p>
    <w:p w14:paraId="0B9A4341" w14:textId="6A56EDDE" w:rsidR="00A958D4" w:rsidRPr="00E86EDD" w:rsidRDefault="00A958D4" w:rsidP="000143D5">
      <w:pPr>
        <w:spacing w:after="0" w:line="240" w:lineRule="auto"/>
        <w:rPr>
          <w:rStyle w:val="SubtleEmphasis"/>
        </w:rPr>
      </w:pPr>
      <w:r w:rsidRPr="00E86EDD">
        <w:rPr>
          <w:rStyle w:val="SubtleEmphasis"/>
        </w:rPr>
        <w:t>What do you do with it before storing on the data warehouse?</w:t>
      </w:r>
    </w:p>
    <w:p w14:paraId="3812BE80" w14:textId="23F048F3" w:rsidR="00A958D4" w:rsidRPr="00E86EDD" w:rsidRDefault="00A958D4" w:rsidP="000143D5">
      <w:pPr>
        <w:spacing w:after="0" w:line="240" w:lineRule="auto"/>
        <w:rPr>
          <w:rStyle w:val="SubtleEmphasis"/>
        </w:rPr>
      </w:pPr>
      <w:r w:rsidRPr="00E86EDD">
        <w:rPr>
          <w:rStyle w:val="SubtleEmphasis"/>
        </w:rPr>
        <w:t>Implement the prototype of one of the star schema</w:t>
      </w:r>
    </w:p>
    <w:p w14:paraId="4222FC95" w14:textId="77777777" w:rsidR="00A958D4" w:rsidRPr="00E86EDD" w:rsidRDefault="00A958D4" w:rsidP="000143D5">
      <w:pPr>
        <w:spacing w:after="0" w:line="240" w:lineRule="auto"/>
        <w:rPr>
          <w:rStyle w:val="SubtleEmphasis"/>
        </w:rPr>
      </w:pPr>
      <w:r w:rsidRPr="00E86EDD">
        <w:rPr>
          <w:rStyle w:val="SubtleEmphasis"/>
        </w:rPr>
        <w:tab/>
      </w:r>
    </w:p>
    <w:p w14:paraId="5340AFED" w14:textId="16DDF4A8" w:rsidR="00A958D4" w:rsidRPr="000143D5" w:rsidRDefault="000143D5" w:rsidP="000143D5">
      <w:pPr>
        <w:pStyle w:val="Heading1"/>
      </w:pPr>
      <w:bookmarkStart w:id="18" w:name="_Toc404937542"/>
      <w:r w:rsidRPr="000143D5">
        <w:t>O</w:t>
      </w:r>
      <w:r>
        <w:t>LAP</w:t>
      </w:r>
      <w:bookmarkEnd w:id="18"/>
    </w:p>
    <w:p w14:paraId="73AA0218" w14:textId="51849934" w:rsidR="00A958D4" w:rsidRPr="00E86EDD" w:rsidRDefault="00A958D4" w:rsidP="000143D5">
      <w:pPr>
        <w:spacing w:after="0" w:line="240" w:lineRule="auto"/>
        <w:rPr>
          <w:rStyle w:val="SubtleEmphasis"/>
        </w:rPr>
      </w:pPr>
      <w:r w:rsidRPr="00E86EDD">
        <w:rPr>
          <w:rStyle w:val="SubtleEmphasis"/>
        </w:rPr>
        <w:t>How to query it?</w:t>
      </w:r>
    </w:p>
    <w:p w14:paraId="5C1F3B3E" w14:textId="66F63502" w:rsidR="00A958D4" w:rsidRPr="00E86EDD" w:rsidRDefault="00A958D4" w:rsidP="000143D5">
      <w:pPr>
        <w:spacing w:after="0" w:line="240" w:lineRule="auto"/>
        <w:rPr>
          <w:rStyle w:val="SubtleEmphasis"/>
        </w:rPr>
      </w:pPr>
      <w:r w:rsidRPr="00E86EDD">
        <w:rPr>
          <w:rStyle w:val="SubtleEmphasis"/>
        </w:rPr>
        <w:t>What would managers be interested at?</w:t>
      </w:r>
    </w:p>
    <w:p w14:paraId="3530A259" w14:textId="77777777" w:rsidR="00A958D4" w:rsidRPr="00E86EDD" w:rsidRDefault="00A958D4" w:rsidP="000143D5">
      <w:pPr>
        <w:spacing w:after="0" w:line="240" w:lineRule="auto"/>
        <w:rPr>
          <w:rStyle w:val="SubtleEmphasis"/>
        </w:rPr>
      </w:pPr>
      <w:r w:rsidRPr="00E86EDD">
        <w:rPr>
          <w:rStyle w:val="SubtleEmphasis"/>
        </w:rPr>
        <w:tab/>
      </w:r>
    </w:p>
    <w:p w14:paraId="25D10E98" w14:textId="2213263E" w:rsidR="00A958D4" w:rsidRPr="000143D5" w:rsidRDefault="00A958D4" w:rsidP="000143D5">
      <w:pPr>
        <w:pStyle w:val="Heading1"/>
      </w:pPr>
      <w:bookmarkStart w:id="19" w:name="_Toc404937543"/>
      <w:r w:rsidRPr="000143D5">
        <w:t>Conclusion</w:t>
      </w:r>
      <w:bookmarkEnd w:id="19"/>
    </w:p>
    <w:p w14:paraId="6029A406" w14:textId="0E5C74C2" w:rsidR="00A958D4" w:rsidRPr="00E86EDD" w:rsidRDefault="00A958D4" w:rsidP="000143D5">
      <w:pPr>
        <w:spacing w:after="0" w:line="240" w:lineRule="auto"/>
        <w:rPr>
          <w:rStyle w:val="SubtleEmphasis"/>
        </w:rPr>
      </w:pPr>
      <w:r w:rsidRPr="00E86EDD">
        <w:rPr>
          <w:rStyle w:val="SubtleEmphasis"/>
        </w:rPr>
        <w:t>What challenges do we have to keep it up and running?</w:t>
      </w:r>
    </w:p>
    <w:p w14:paraId="38866CF8" w14:textId="0BF7E097" w:rsidR="00A958D4" w:rsidRPr="00E86EDD" w:rsidRDefault="00A958D4" w:rsidP="000143D5">
      <w:pPr>
        <w:spacing w:after="0" w:line="240" w:lineRule="auto"/>
        <w:rPr>
          <w:rStyle w:val="SubtleEmphasis"/>
        </w:rPr>
      </w:pPr>
      <w:r w:rsidRPr="00E86EDD">
        <w:rPr>
          <w:rStyle w:val="SubtleEmphasis"/>
        </w:rPr>
        <w:t>Performance? Amount of data stored. Flexibility to adapt/include/remove different columns.</w:t>
      </w:r>
    </w:p>
    <w:p w14:paraId="180F4A6D" w14:textId="77777777" w:rsidR="00395808" w:rsidRDefault="00395808" w:rsidP="00737FBD">
      <w:pPr>
        <w:spacing w:after="0" w:line="240" w:lineRule="auto"/>
        <w:rPr>
          <w:rStyle w:val="SubtleEmphasis"/>
        </w:rPr>
      </w:pPr>
    </w:p>
    <w:p w14:paraId="1DA6F365" w14:textId="0E3101EB" w:rsidR="00395808" w:rsidRPr="00395808" w:rsidRDefault="000143D5" w:rsidP="000143D5">
      <w:pPr>
        <w:pStyle w:val="Heading1"/>
      </w:pPr>
      <w:bookmarkStart w:id="20" w:name="_Toc404937544"/>
      <w:r>
        <w:lastRenderedPageBreak/>
        <w:t>References</w:t>
      </w:r>
      <w:bookmarkEnd w:id="20"/>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Rensselaer, Operational Systems vs. Data Warehousing. Available at: http://www.rpi.edu/datawarehouse/dw-about-cmp.html [Accessed November 25, 2014].</w:t>
      </w:r>
    </w:p>
    <w:p w14:paraId="6EC49DA1" w14:textId="5756C96C" w:rsidR="00A958D4" w:rsidRPr="00395808" w:rsidRDefault="00D71902" w:rsidP="00D71902">
      <w:pPr>
        <w:pStyle w:val="NormalWeb"/>
        <w:ind w:left="480" w:hanging="480"/>
        <w:divId w:val="696345358"/>
      </w:pPr>
      <w:r>
        <w:fldChar w:fldCharType="end"/>
      </w:r>
    </w:p>
    <w:sectPr w:rsidR="00A958D4" w:rsidRPr="00395808" w:rsidSect="00F40AFE">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52D698" w14:textId="77777777" w:rsidR="00CA5C8D" w:rsidRDefault="00CA5C8D" w:rsidP="00C71283">
      <w:pPr>
        <w:spacing w:after="0" w:line="240" w:lineRule="auto"/>
      </w:pPr>
      <w:r>
        <w:separator/>
      </w:r>
    </w:p>
  </w:endnote>
  <w:endnote w:type="continuationSeparator" w:id="0">
    <w:p w14:paraId="14C75AFF" w14:textId="77777777" w:rsidR="00CA5C8D" w:rsidRDefault="00CA5C8D"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Helvetica-Bold">
    <w:altName w:val="Arial"/>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CB104E" w14:textId="77777777" w:rsidR="00CA5C8D" w:rsidRDefault="00CA5C8D" w:rsidP="00C71283">
      <w:pPr>
        <w:spacing w:after="0" w:line="240" w:lineRule="auto"/>
      </w:pPr>
      <w:r>
        <w:separator/>
      </w:r>
    </w:p>
  </w:footnote>
  <w:footnote w:type="continuationSeparator" w:id="0">
    <w:p w14:paraId="2C824D75" w14:textId="77777777" w:rsidR="00CA5C8D" w:rsidRDefault="00CA5C8D" w:rsidP="00C712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7064E10"/>
    <w:multiLevelType w:val="hybridMultilevel"/>
    <w:tmpl w:val="872E9200"/>
    <w:lvl w:ilvl="0" w:tplc="B2D4EDE6">
      <w:start w:val="1"/>
      <w:numFmt w:val="decimal"/>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4">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9E25274"/>
    <w:multiLevelType w:val="multilevel"/>
    <w:tmpl w:val="872E9200"/>
    <w:lvl w:ilvl="0">
      <w:start w:val="1"/>
      <w:numFmt w:val="decimal"/>
      <w:lvlText w:val="%1)"/>
      <w:lvlJc w:val="left"/>
      <w:pPr>
        <w:ind w:left="721" w:hanging="360"/>
      </w:pPr>
      <w:rPr>
        <w:rFonts w:hint="default"/>
      </w:rPr>
    </w:lvl>
    <w:lvl w:ilvl="1">
      <w:start w:val="1"/>
      <w:numFmt w:val="lowerLetter"/>
      <w:lvlText w:val="%2."/>
      <w:lvlJc w:val="left"/>
      <w:pPr>
        <w:ind w:left="1441" w:hanging="360"/>
      </w:pPr>
    </w:lvl>
    <w:lvl w:ilvl="2">
      <w:start w:val="1"/>
      <w:numFmt w:val="lowerRoman"/>
      <w:lvlText w:val="%3."/>
      <w:lvlJc w:val="right"/>
      <w:pPr>
        <w:ind w:left="2161" w:hanging="180"/>
      </w:pPr>
    </w:lvl>
    <w:lvl w:ilvl="3">
      <w:start w:val="1"/>
      <w:numFmt w:val="decimal"/>
      <w:lvlText w:val="%4."/>
      <w:lvlJc w:val="left"/>
      <w:pPr>
        <w:ind w:left="2881" w:hanging="360"/>
      </w:pPr>
    </w:lvl>
    <w:lvl w:ilvl="4">
      <w:start w:val="1"/>
      <w:numFmt w:val="lowerLetter"/>
      <w:lvlText w:val="%5."/>
      <w:lvlJc w:val="left"/>
      <w:pPr>
        <w:ind w:left="3601" w:hanging="360"/>
      </w:pPr>
    </w:lvl>
    <w:lvl w:ilvl="5">
      <w:start w:val="1"/>
      <w:numFmt w:val="lowerRoman"/>
      <w:lvlText w:val="%6."/>
      <w:lvlJc w:val="right"/>
      <w:pPr>
        <w:ind w:left="4321" w:hanging="180"/>
      </w:pPr>
    </w:lvl>
    <w:lvl w:ilvl="6">
      <w:start w:val="1"/>
      <w:numFmt w:val="decimal"/>
      <w:lvlText w:val="%7."/>
      <w:lvlJc w:val="left"/>
      <w:pPr>
        <w:ind w:left="5041" w:hanging="360"/>
      </w:pPr>
    </w:lvl>
    <w:lvl w:ilvl="7">
      <w:start w:val="1"/>
      <w:numFmt w:val="lowerLetter"/>
      <w:lvlText w:val="%8."/>
      <w:lvlJc w:val="left"/>
      <w:pPr>
        <w:ind w:left="5761" w:hanging="360"/>
      </w:pPr>
    </w:lvl>
    <w:lvl w:ilvl="8">
      <w:start w:val="1"/>
      <w:numFmt w:val="lowerRoman"/>
      <w:lvlText w:val="%9."/>
      <w:lvlJc w:val="right"/>
      <w:pPr>
        <w:ind w:left="6481" w:hanging="180"/>
      </w:pPr>
    </w:lvl>
  </w:abstractNum>
  <w:abstractNum w:abstractNumId="12">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4"/>
  </w:num>
  <w:num w:numId="3">
    <w:abstractNumId w:val="13"/>
  </w:num>
  <w:num w:numId="4">
    <w:abstractNumId w:val="7"/>
  </w:num>
  <w:num w:numId="5">
    <w:abstractNumId w:val="1"/>
  </w:num>
  <w:num w:numId="6">
    <w:abstractNumId w:val="8"/>
  </w:num>
  <w:num w:numId="7">
    <w:abstractNumId w:val="0"/>
  </w:num>
  <w:num w:numId="8">
    <w:abstractNumId w:val="12"/>
  </w:num>
  <w:num w:numId="9">
    <w:abstractNumId w:val="10"/>
  </w:num>
  <w:num w:numId="10">
    <w:abstractNumId w:val="2"/>
  </w:num>
  <w:num w:numId="11">
    <w:abstractNumId w:val="9"/>
  </w:num>
  <w:num w:numId="12">
    <w:abstractNumId w:val="5"/>
  </w:num>
  <w:num w:numId="13">
    <w:abstractNumId w:val="3"/>
  </w:num>
  <w:num w:numId="14">
    <w:abstractNumId w:val="3"/>
    <w:lvlOverride w:ilvl="0">
      <w:startOverride w:val="1"/>
    </w:lvlOverride>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32115"/>
    <w:rsid w:val="0003547F"/>
    <w:rsid w:val="000406B3"/>
    <w:rsid w:val="000420B8"/>
    <w:rsid w:val="00065E2C"/>
    <w:rsid w:val="00072C99"/>
    <w:rsid w:val="00075E1C"/>
    <w:rsid w:val="00081662"/>
    <w:rsid w:val="0008558C"/>
    <w:rsid w:val="00095D02"/>
    <w:rsid w:val="000A1D99"/>
    <w:rsid w:val="000B273E"/>
    <w:rsid w:val="000D2154"/>
    <w:rsid w:val="00102BCB"/>
    <w:rsid w:val="001074DF"/>
    <w:rsid w:val="001257DD"/>
    <w:rsid w:val="00127089"/>
    <w:rsid w:val="00136821"/>
    <w:rsid w:val="001518FC"/>
    <w:rsid w:val="00193E88"/>
    <w:rsid w:val="00203BE1"/>
    <w:rsid w:val="002045A8"/>
    <w:rsid w:val="00204A7F"/>
    <w:rsid w:val="00206D2A"/>
    <w:rsid w:val="00223B44"/>
    <w:rsid w:val="00223F2A"/>
    <w:rsid w:val="00226E7B"/>
    <w:rsid w:val="002272E6"/>
    <w:rsid w:val="00234035"/>
    <w:rsid w:val="00281F92"/>
    <w:rsid w:val="00285A6D"/>
    <w:rsid w:val="00287609"/>
    <w:rsid w:val="002963EB"/>
    <w:rsid w:val="002A5D44"/>
    <w:rsid w:val="002C4948"/>
    <w:rsid w:val="002D475A"/>
    <w:rsid w:val="002E167D"/>
    <w:rsid w:val="002E4930"/>
    <w:rsid w:val="002F5E28"/>
    <w:rsid w:val="00305AE3"/>
    <w:rsid w:val="0033154B"/>
    <w:rsid w:val="00351D8B"/>
    <w:rsid w:val="0037724E"/>
    <w:rsid w:val="00395536"/>
    <w:rsid w:val="00395808"/>
    <w:rsid w:val="00396786"/>
    <w:rsid w:val="003A1981"/>
    <w:rsid w:val="003A61C8"/>
    <w:rsid w:val="003C207C"/>
    <w:rsid w:val="003E4CAD"/>
    <w:rsid w:val="00405430"/>
    <w:rsid w:val="00451887"/>
    <w:rsid w:val="00457A10"/>
    <w:rsid w:val="00466602"/>
    <w:rsid w:val="004700E2"/>
    <w:rsid w:val="0049205E"/>
    <w:rsid w:val="00493B0E"/>
    <w:rsid w:val="00494705"/>
    <w:rsid w:val="004C51D4"/>
    <w:rsid w:val="004E41F3"/>
    <w:rsid w:val="00525FC5"/>
    <w:rsid w:val="00533918"/>
    <w:rsid w:val="00542C6F"/>
    <w:rsid w:val="00551BC0"/>
    <w:rsid w:val="005628BC"/>
    <w:rsid w:val="005A0B35"/>
    <w:rsid w:val="005B0C9A"/>
    <w:rsid w:val="005B1C2A"/>
    <w:rsid w:val="005C793B"/>
    <w:rsid w:val="005C7973"/>
    <w:rsid w:val="005D2C8E"/>
    <w:rsid w:val="005F1A9F"/>
    <w:rsid w:val="005F7C9A"/>
    <w:rsid w:val="006165BA"/>
    <w:rsid w:val="00630E85"/>
    <w:rsid w:val="006347F1"/>
    <w:rsid w:val="006357FF"/>
    <w:rsid w:val="00644F40"/>
    <w:rsid w:val="00647FEA"/>
    <w:rsid w:val="006525BF"/>
    <w:rsid w:val="006560A8"/>
    <w:rsid w:val="006866F9"/>
    <w:rsid w:val="00697A12"/>
    <w:rsid w:val="006A02D6"/>
    <w:rsid w:val="006B04D6"/>
    <w:rsid w:val="006E5DCD"/>
    <w:rsid w:val="00702F28"/>
    <w:rsid w:val="007078F8"/>
    <w:rsid w:val="007137F0"/>
    <w:rsid w:val="0071497F"/>
    <w:rsid w:val="00714B8E"/>
    <w:rsid w:val="007305DE"/>
    <w:rsid w:val="00737FBD"/>
    <w:rsid w:val="007762B8"/>
    <w:rsid w:val="00783BE4"/>
    <w:rsid w:val="0079257F"/>
    <w:rsid w:val="007A6841"/>
    <w:rsid w:val="007B49BE"/>
    <w:rsid w:val="007C5E3B"/>
    <w:rsid w:val="007D19DB"/>
    <w:rsid w:val="007E6F2F"/>
    <w:rsid w:val="00841718"/>
    <w:rsid w:val="00855D9A"/>
    <w:rsid w:val="0085753A"/>
    <w:rsid w:val="008C20BD"/>
    <w:rsid w:val="008C7EDC"/>
    <w:rsid w:val="008D07A2"/>
    <w:rsid w:val="008D1C94"/>
    <w:rsid w:val="008D2898"/>
    <w:rsid w:val="00916EE6"/>
    <w:rsid w:val="00926AE8"/>
    <w:rsid w:val="009564E9"/>
    <w:rsid w:val="00957D12"/>
    <w:rsid w:val="00966F74"/>
    <w:rsid w:val="009727C0"/>
    <w:rsid w:val="00972C94"/>
    <w:rsid w:val="009844A9"/>
    <w:rsid w:val="00990BEA"/>
    <w:rsid w:val="00996D0B"/>
    <w:rsid w:val="009C123E"/>
    <w:rsid w:val="009D7F8F"/>
    <w:rsid w:val="009F3DA4"/>
    <w:rsid w:val="00A07A12"/>
    <w:rsid w:val="00A11145"/>
    <w:rsid w:val="00A12658"/>
    <w:rsid w:val="00A15FA8"/>
    <w:rsid w:val="00A4664F"/>
    <w:rsid w:val="00A46EAC"/>
    <w:rsid w:val="00A53295"/>
    <w:rsid w:val="00A61996"/>
    <w:rsid w:val="00A67827"/>
    <w:rsid w:val="00A80674"/>
    <w:rsid w:val="00A82C68"/>
    <w:rsid w:val="00A958D4"/>
    <w:rsid w:val="00A959CB"/>
    <w:rsid w:val="00AA5A45"/>
    <w:rsid w:val="00AB565C"/>
    <w:rsid w:val="00AB5A02"/>
    <w:rsid w:val="00AC09C9"/>
    <w:rsid w:val="00AC5928"/>
    <w:rsid w:val="00AF5C7E"/>
    <w:rsid w:val="00AF7879"/>
    <w:rsid w:val="00B02BEA"/>
    <w:rsid w:val="00B14AC8"/>
    <w:rsid w:val="00B75D82"/>
    <w:rsid w:val="00B918E6"/>
    <w:rsid w:val="00B93B95"/>
    <w:rsid w:val="00BB635F"/>
    <w:rsid w:val="00BC635C"/>
    <w:rsid w:val="00BE31AC"/>
    <w:rsid w:val="00BE7262"/>
    <w:rsid w:val="00BF2137"/>
    <w:rsid w:val="00BF30AB"/>
    <w:rsid w:val="00BF3522"/>
    <w:rsid w:val="00C07AD4"/>
    <w:rsid w:val="00C25649"/>
    <w:rsid w:val="00C674B5"/>
    <w:rsid w:val="00C71283"/>
    <w:rsid w:val="00C82506"/>
    <w:rsid w:val="00CA5C8D"/>
    <w:rsid w:val="00CB2008"/>
    <w:rsid w:val="00CB2C53"/>
    <w:rsid w:val="00CB40E1"/>
    <w:rsid w:val="00CC260C"/>
    <w:rsid w:val="00CF48A1"/>
    <w:rsid w:val="00D0208B"/>
    <w:rsid w:val="00D27E6E"/>
    <w:rsid w:val="00D34EE9"/>
    <w:rsid w:val="00D43ED3"/>
    <w:rsid w:val="00D44E9A"/>
    <w:rsid w:val="00D461A8"/>
    <w:rsid w:val="00D62E34"/>
    <w:rsid w:val="00D71902"/>
    <w:rsid w:val="00D719A0"/>
    <w:rsid w:val="00D845A8"/>
    <w:rsid w:val="00D877A2"/>
    <w:rsid w:val="00D91277"/>
    <w:rsid w:val="00D9509F"/>
    <w:rsid w:val="00DB0792"/>
    <w:rsid w:val="00E27C68"/>
    <w:rsid w:val="00E43CFD"/>
    <w:rsid w:val="00E506BB"/>
    <w:rsid w:val="00E54F17"/>
    <w:rsid w:val="00E72892"/>
    <w:rsid w:val="00E769D7"/>
    <w:rsid w:val="00E77112"/>
    <w:rsid w:val="00E828E9"/>
    <w:rsid w:val="00E86EDD"/>
    <w:rsid w:val="00EA084D"/>
    <w:rsid w:val="00EA1FB0"/>
    <w:rsid w:val="00EB3D28"/>
    <w:rsid w:val="00EF7E2F"/>
    <w:rsid w:val="00F03ABD"/>
    <w:rsid w:val="00F05ED5"/>
    <w:rsid w:val="00F101B1"/>
    <w:rsid w:val="00F25349"/>
    <w:rsid w:val="00F25D59"/>
    <w:rsid w:val="00F40AFE"/>
    <w:rsid w:val="00F84728"/>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3575A780-0E24-4886-AC8E-D6A3C23B5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mdx.ac.uk/__data/assets/pdf_file/0009/58707/Equality-and-Diversity-Strategy-2013.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eb.mdx.ac.uk/regulations/archive/regs0405/STS.HT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eb.mdx.ac.uk/regulations/archive/regs0405/STS.HT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mdx.ac.uk/__data/assets/pdf_file/0009/58707/Equality-and-Diversity-Strategy-2013.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C3C0F2-51D7-4708-B7AC-37E8FAB82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Pages>
  <Words>3282</Words>
  <Characters>18711</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Cristiano Maia</cp:lastModifiedBy>
  <cp:revision>16</cp:revision>
  <cp:lastPrinted>2014-11-26T10:08:00Z</cp:lastPrinted>
  <dcterms:created xsi:type="dcterms:W3CDTF">2014-11-28T10:37:00Z</dcterms:created>
  <dcterms:modified xsi:type="dcterms:W3CDTF">2014-12-10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